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r w:rsidRPr="00E13E1D">
        <w:t xml:space="preserve">Th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ins>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lastRenderedPageBreak/>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r w:rsidR="005F01CC">
          <w:rPr>
            <w:bCs/>
          </w:rPr>
          <w:t xml:space="preserve">otential </w:t>
        </w:r>
      </w:ins>
      <w:r w:rsidR="00DC6BAE">
        <w:rPr>
          <w:bCs/>
        </w:rPr>
        <w:t xml:space="preserve"> </w:t>
      </w:r>
      <w:ins w:id="70" w:author="MORAN Dominic" w:date="2018-07-14T02:16:00Z">
        <w:r w:rsidR="005F01CC">
          <w:rPr>
            <w:bCs/>
          </w:rPr>
          <w:t xml:space="preserve">technical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conclusions </w:t>
      </w:r>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w:t>
      </w:r>
      <w:r w:rsidR="009E0145" w:rsidRPr="009E0145">
        <w:lastRenderedPageBreak/>
        <w:t xml:space="preserve">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lastRenderedPageBreak/>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w:t>
      </w:r>
      <w:r w:rsidR="00525114">
        <w:t xml:space="preserve"> </w:t>
      </w:r>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w:delText>
        </w:r>
        <w:r w:rsidR="00D15033" w:rsidDel="00CF4AF7">
          <w:lastRenderedPageBreak/>
          <w:delText xml:space="preserve">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commentRangeStart w:id="197"/>
      <w:r w:rsidRPr="00D63CEE">
        <w:rPr>
          <w:rFonts w:ascii="Times New Roman" w:hAnsi="Times New Roman"/>
          <w:b w:val="0"/>
          <w:bCs w:val="0"/>
          <w:color w:val="auto"/>
          <w:sz w:val="22"/>
          <w:szCs w:val="22"/>
        </w:rPr>
        <w:t>Attributes and attribute levels used in the CE</w:t>
      </w:r>
      <w:commentRangeEnd w:id="197"/>
      <w:r w:rsidR="008540DD">
        <w:rPr>
          <w:rStyle w:val="CommentReference"/>
          <w:rFonts w:ascii="Times New Roman" w:eastAsia="Times New Roman" w:hAnsi="Times New Roman"/>
          <w:b w:val="0"/>
          <w:bCs w:val="0"/>
          <w:color w:val="auto"/>
        </w:rPr>
        <w:commentReference w:id="197"/>
      </w:r>
    </w:p>
    <w:tbl>
      <w:tblPr>
        <w:tblW w:w="8543" w:type="dxa"/>
        <w:jc w:val="center"/>
        <w:tblLook w:val="04A0" w:firstRow="1" w:lastRow="0" w:firstColumn="1" w:lastColumn="0" w:noHBand="0" w:noVBand="1"/>
        <w:tblPrChange w:id="198" w:author="Warwick Wainwright" w:date="2018-07-25T15:00:00Z">
          <w:tblPr>
            <w:tblW w:w="7621" w:type="dxa"/>
            <w:jc w:val="center"/>
            <w:tblLook w:val="04A0" w:firstRow="1" w:lastRow="0" w:firstColumn="1" w:lastColumn="0" w:noHBand="0" w:noVBand="1"/>
          </w:tblPr>
        </w:tblPrChange>
      </w:tblPr>
      <w:tblGrid>
        <w:gridCol w:w="2376"/>
        <w:gridCol w:w="993"/>
        <w:gridCol w:w="5164"/>
        <w:gridCol w:w="10"/>
        <w:tblGridChange w:id="199">
          <w:tblGrid>
            <w:gridCol w:w="2376"/>
            <w:gridCol w:w="993"/>
            <w:gridCol w:w="4252"/>
          </w:tblGrid>
        </w:tblGridChange>
      </w:tblGrid>
      <w:tr w:rsidR="00DC1B7C" w:rsidRPr="00500F2F" w14:paraId="100188DD" w14:textId="77777777" w:rsidTr="008540DD">
        <w:trPr>
          <w:gridAfter w:val="1"/>
          <w:wAfter w:w="10" w:type="dxa"/>
          <w:trHeight w:val="402"/>
          <w:jc w:val="center"/>
          <w:trPrChange w:id="200" w:author="Warwick Wainwright" w:date="2018-07-25T15:00:00Z">
            <w:trPr>
              <w:trHeight w:val="402"/>
              <w:jc w:val="center"/>
            </w:trPr>
          </w:trPrChange>
        </w:trPr>
        <w:tc>
          <w:tcPr>
            <w:tcW w:w="2376" w:type="dxa"/>
            <w:tcBorders>
              <w:top w:val="single" w:sz="4" w:space="0" w:color="auto"/>
              <w:left w:val="nil"/>
              <w:bottom w:val="single" w:sz="4" w:space="0" w:color="auto"/>
              <w:right w:val="nil"/>
            </w:tcBorders>
            <w:noWrap/>
            <w:vAlign w:val="center"/>
            <w:hideMark/>
            <w:tcPrChange w:id="201" w:author="Warwick Wainwright" w:date="2018-07-25T15:00:00Z">
              <w:tcPr>
                <w:tcW w:w="2376" w:type="dxa"/>
                <w:tcBorders>
                  <w:top w:val="single" w:sz="4" w:space="0" w:color="auto"/>
                  <w:left w:val="nil"/>
                  <w:bottom w:val="single" w:sz="4" w:space="0" w:color="auto"/>
                  <w:right w:val="nil"/>
                </w:tcBorders>
                <w:noWrap/>
                <w:vAlign w:val="center"/>
                <w:hideMark/>
              </w:tcPr>
            </w:tcPrChange>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Change w:id="202" w:author="Warwick Wainwright" w:date="2018-07-25T15:00:00Z">
              <w:tcPr>
                <w:tcW w:w="993" w:type="dxa"/>
                <w:tcBorders>
                  <w:top w:val="single" w:sz="4" w:space="0" w:color="auto"/>
                  <w:left w:val="nil"/>
                  <w:bottom w:val="single" w:sz="4" w:space="0" w:color="auto"/>
                  <w:right w:val="nil"/>
                </w:tcBorders>
                <w:noWrap/>
                <w:vAlign w:val="center"/>
                <w:hideMark/>
              </w:tcPr>
            </w:tcPrChange>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5164" w:type="dxa"/>
            <w:tcBorders>
              <w:top w:val="single" w:sz="4" w:space="0" w:color="auto"/>
              <w:left w:val="nil"/>
              <w:bottom w:val="single" w:sz="4" w:space="0" w:color="auto"/>
              <w:right w:val="nil"/>
            </w:tcBorders>
            <w:noWrap/>
            <w:vAlign w:val="center"/>
            <w:hideMark/>
            <w:tcPrChange w:id="203" w:author="Warwick Wainwright" w:date="2018-07-25T15:00:00Z">
              <w:tcPr>
                <w:tcW w:w="4252" w:type="dxa"/>
                <w:tcBorders>
                  <w:top w:val="single" w:sz="4" w:space="0" w:color="auto"/>
                  <w:left w:val="nil"/>
                  <w:bottom w:val="single" w:sz="4" w:space="0" w:color="auto"/>
                  <w:right w:val="nil"/>
                </w:tcBorders>
                <w:noWrap/>
                <w:vAlign w:val="center"/>
                <w:hideMark/>
              </w:tcPr>
            </w:tcPrChange>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8540DD">
        <w:trPr>
          <w:trHeight w:val="402"/>
          <w:jc w:val="center"/>
          <w:trPrChange w:id="204" w:author="Warwick Wainwright" w:date="2018-07-25T15:00:00Z">
            <w:trPr>
              <w:trHeight w:val="402"/>
              <w:jc w:val="center"/>
            </w:trPr>
          </w:trPrChange>
        </w:trPr>
        <w:tc>
          <w:tcPr>
            <w:tcW w:w="2376" w:type="dxa"/>
            <w:noWrap/>
            <w:vAlign w:val="center"/>
            <w:hideMark/>
            <w:tcPrChange w:id="205" w:author="Warwick Wainwright" w:date="2018-07-25T15:00:00Z">
              <w:tcPr>
                <w:tcW w:w="2376" w:type="dxa"/>
                <w:noWrap/>
                <w:vAlign w:val="center"/>
                <w:hideMark/>
              </w:tcPr>
            </w:tcPrChange>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Change w:id="206" w:author="Warwick Wainwright" w:date="2018-07-25T15:00:00Z">
              <w:tcPr>
                <w:tcW w:w="993" w:type="dxa"/>
                <w:noWrap/>
                <w:vAlign w:val="center"/>
                <w:hideMark/>
              </w:tcPr>
            </w:tcPrChange>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07" w:author="Warwick Wainwright" w:date="2018-07-25T15:00:00Z">
              <w:tcPr>
                <w:tcW w:w="4252" w:type="dxa"/>
                <w:noWrap/>
                <w:vAlign w:val="center"/>
                <w:hideMark/>
              </w:tcPr>
            </w:tcPrChange>
          </w:tcPr>
          <w:p w14:paraId="2A7D1A37" w14:textId="77777777" w:rsidR="00DC1B7C" w:rsidRDefault="00B012C4" w:rsidP="008540DD">
            <w:pPr>
              <w:spacing w:line="276" w:lineRule="auto"/>
              <w:ind w:firstLine="34"/>
              <w:jc w:val="left"/>
              <w:rPr>
                <w:ins w:id="208" w:author="Warwick Wainwright" w:date="2018-07-25T14:56:00Z"/>
                <w:color w:val="000000"/>
                <w:sz w:val="20"/>
                <w:szCs w:val="20"/>
              </w:rPr>
            </w:pPr>
            <w:r>
              <w:rPr>
                <w:color w:val="000000"/>
                <w:sz w:val="20"/>
                <w:szCs w:val="20"/>
              </w:rPr>
              <w:t xml:space="preserve">5 </w:t>
            </w:r>
            <w:del w:id="209" w:author="Warwick Wainwright" w:date="2018-07-25T14:56:00Z">
              <w:r w:rsidDel="008540DD">
                <w:rPr>
                  <w:color w:val="000000"/>
                  <w:sz w:val="20"/>
                  <w:szCs w:val="20"/>
                </w:rPr>
                <w:delText>/ 10 year contract</w:delText>
              </w:r>
            </w:del>
            <w:proofErr w:type="spellStart"/>
            <w:ins w:id="210" w:author="Warwick Wainwright" w:date="2018-07-25T14:56:00Z">
              <w:r w:rsidR="008540DD">
                <w:rPr>
                  <w:color w:val="000000"/>
                  <w:sz w:val="20"/>
                  <w:szCs w:val="20"/>
                </w:rPr>
                <w:t>uyear</w:t>
              </w:r>
              <w:proofErr w:type="spellEnd"/>
              <w:r w:rsidR="008540DD">
                <w:rPr>
                  <w:color w:val="000000"/>
                  <w:sz w:val="20"/>
                  <w:szCs w:val="20"/>
                </w:rPr>
                <w:t xml:space="preserve"> contract </w:t>
              </w:r>
            </w:ins>
          </w:p>
          <w:p w14:paraId="641FA040" w14:textId="5DB3F085" w:rsidR="008540DD" w:rsidRPr="00500F2F" w:rsidRDefault="008540DD" w:rsidP="008540DD">
            <w:pPr>
              <w:spacing w:line="276" w:lineRule="auto"/>
              <w:ind w:firstLine="34"/>
              <w:jc w:val="left"/>
              <w:rPr>
                <w:color w:val="000000"/>
                <w:sz w:val="20"/>
                <w:szCs w:val="20"/>
              </w:rPr>
            </w:pPr>
            <w:ins w:id="211" w:author="Warwick Wainwright" w:date="2018-07-25T14:57:00Z">
              <w:r>
                <w:rPr>
                  <w:color w:val="000000"/>
                  <w:sz w:val="20"/>
                  <w:szCs w:val="20"/>
                </w:rPr>
                <w:t>10 year contract</w:t>
              </w:r>
            </w:ins>
          </w:p>
        </w:tc>
      </w:tr>
      <w:tr w:rsidR="00DC1B7C" w:rsidRPr="00500F2F" w14:paraId="262F5A75" w14:textId="77777777" w:rsidTr="008540DD">
        <w:trPr>
          <w:trHeight w:val="402"/>
          <w:jc w:val="center"/>
          <w:trPrChange w:id="212" w:author="Warwick Wainwright" w:date="2018-07-25T15:00:00Z">
            <w:trPr>
              <w:trHeight w:val="402"/>
              <w:jc w:val="center"/>
            </w:trPr>
          </w:trPrChange>
        </w:trPr>
        <w:tc>
          <w:tcPr>
            <w:tcW w:w="2376" w:type="dxa"/>
            <w:noWrap/>
            <w:vAlign w:val="center"/>
            <w:hideMark/>
            <w:tcPrChange w:id="213" w:author="Warwick Wainwright" w:date="2018-07-25T15:00:00Z">
              <w:tcPr>
                <w:tcW w:w="2376" w:type="dxa"/>
                <w:noWrap/>
                <w:vAlign w:val="center"/>
                <w:hideMark/>
              </w:tcPr>
            </w:tcPrChange>
          </w:tcPr>
          <w:p w14:paraId="21A93AB6" w14:textId="1C638BC5"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Change w:id="214" w:author="Warwick Wainwright" w:date="2018-07-25T15:00:00Z">
              <w:tcPr>
                <w:tcW w:w="993" w:type="dxa"/>
                <w:noWrap/>
                <w:vAlign w:val="center"/>
                <w:hideMark/>
              </w:tcPr>
            </w:tcPrChange>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15" w:author="Warwick Wainwright" w:date="2018-07-25T15:00:00Z">
              <w:tcPr>
                <w:tcW w:w="4252" w:type="dxa"/>
                <w:noWrap/>
                <w:vAlign w:val="center"/>
                <w:hideMark/>
              </w:tcPr>
            </w:tcPrChange>
          </w:tcPr>
          <w:p w14:paraId="02E3D4C4" w14:textId="3B96DA9F" w:rsidR="008540DD" w:rsidRDefault="008540DD" w:rsidP="00DC1B7C">
            <w:pPr>
              <w:spacing w:line="276" w:lineRule="auto"/>
              <w:ind w:firstLine="34"/>
              <w:jc w:val="left"/>
              <w:rPr>
                <w:ins w:id="216" w:author="Warwick Wainwright" w:date="2018-07-25T14:57:00Z"/>
                <w:color w:val="000000"/>
                <w:sz w:val="20"/>
                <w:szCs w:val="20"/>
              </w:rPr>
            </w:pPr>
            <w:ins w:id="217" w:author="Warwick Wainwright" w:date="2018-07-25T14:59:00Z">
              <w:r>
                <w:rPr>
                  <w:color w:val="000000"/>
                  <w:sz w:val="20"/>
                  <w:szCs w:val="20"/>
                </w:rPr>
                <w:t>Basic</w:t>
              </w:r>
            </w:ins>
            <w:ins w:id="218" w:author="Warwick Wainwright" w:date="2018-07-25T14:57:00Z">
              <w:r>
                <w:rPr>
                  <w:color w:val="000000"/>
                  <w:sz w:val="20"/>
                  <w:szCs w:val="20"/>
                </w:rPr>
                <w:t xml:space="preserve"> assistance to complete the scheme application</w:t>
              </w:r>
            </w:ins>
            <w:ins w:id="219" w:author="Warwick Wainwright" w:date="2018-07-24T13:02:00Z">
              <w:r w:rsidR="00CA0CB5">
                <w:rPr>
                  <w:color w:val="000000"/>
                  <w:sz w:val="20"/>
                  <w:szCs w:val="20"/>
                </w:rPr>
                <w:t xml:space="preserve"> </w:t>
              </w:r>
            </w:ins>
            <w:ins w:id="220" w:author="Warwick Wainwright" w:date="2018-07-25T14:57:00Z">
              <w:r>
                <w:rPr>
                  <w:color w:val="000000"/>
                  <w:sz w:val="20"/>
                  <w:szCs w:val="20"/>
                </w:rPr>
                <w:t xml:space="preserve">form </w:t>
              </w:r>
            </w:ins>
          </w:p>
          <w:p w14:paraId="10519E37" w14:textId="6E0470EE" w:rsidR="00DC1B7C" w:rsidRPr="00500F2F" w:rsidRDefault="008540DD" w:rsidP="00DC1B7C">
            <w:pPr>
              <w:spacing w:line="276" w:lineRule="auto"/>
              <w:ind w:firstLine="34"/>
              <w:jc w:val="left"/>
              <w:rPr>
                <w:color w:val="000000"/>
                <w:sz w:val="20"/>
                <w:szCs w:val="20"/>
              </w:rPr>
            </w:pPr>
            <w:ins w:id="221" w:author="Warwick Wainwright" w:date="2018-07-25T14:58:00Z">
              <w:r>
                <w:rPr>
                  <w:color w:val="000000"/>
                  <w:sz w:val="20"/>
                  <w:szCs w:val="20"/>
                </w:rPr>
                <w:t xml:space="preserve">Additional advisory support throughout the scheme (e.g. additional </w:t>
              </w:r>
            </w:ins>
            <w:ins w:id="222" w:author="Warwick Wainwright" w:date="2018-07-25T14:59:00Z">
              <w:r>
                <w:rPr>
                  <w:color w:val="000000"/>
                  <w:sz w:val="20"/>
                  <w:szCs w:val="20"/>
                </w:rPr>
                <w:t xml:space="preserve">training for animal breeding) </w:t>
              </w:r>
            </w:ins>
            <w:del w:id="223"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8540DD">
        <w:trPr>
          <w:trHeight w:val="402"/>
          <w:jc w:val="center"/>
          <w:trPrChange w:id="224" w:author="Warwick Wainwright" w:date="2018-07-25T15:00:00Z">
            <w:trPr>
              <w:trHeight w:val="402"/>
              <w:jc w:val="center"/>
            </w:trPr>
          </w:trPrChange>
        </w:trPr>
        <w:tc>
          <w:tcPr>
            <w:tcW w:w="2376" w:type="dxa"/>
            <w:noWrap/>
            <w:vAlign w:val="center"/>
            <w:hideMark/>
            <w:tcPrChange w:id="225" w:author="Warwick Wainwright" w:date="2018-07-25T15:00:00Z">
              <w:tcPr>
                <w:tcW w:w="2376" w:type="dxa"/>
                <w:noWrap/>
                <w:vAlign w:val="center"/>
                <w:hideMark/>
              </w:tcPr>
            </w:tcPrChange>
          </w:tcPr>
          <w:p w14:paraId="01ADF002" w14:textId="79660E82"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Change w:id="226" w:author="Warwick Wainwright" w:date="2018-07-25T15:00:00Z">
              <w:tcPr>
                <w:tcW w:w="993" w:type="dxa"/>
                <w:noWrap/>
                <w:vAlign w:val="center"/>
                <w:hideMark/>
              </w:tcPr>
            </w:tcPrChange>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27" w:author="Warwick Wainwright" w:date="2018-07-25T15:00:00Z">
              <w:tcPr>
                <w:tcW w:w="4252" w:type="dxa"/>
                <w:noWrap/>
                <w:vAlign w:val="center"/>
                <w:hideMark/>
              </w:tcPr>
            </w:tcPrChange>
          </w:tcPr>
          <w:p w14:paraId="08B9DD82" w14:textId="77777777" w:rsidR="008540DD" w:rsidRDefault="00B012C4" w:rsidP="008540DD">
            <w:pPr>
              <w:spacing w:line="276" w:lineRule="auto"/>
              <w:ind w:firstLine="34"/>
              <w:jc w:val="left"/>
              <w:rPr>
                <w:ins w:id="228" w:author="Warwick Wainwright" w:date="2018-07-25T15:00:00Z"/>
                <w:color w:val="000000"/>
                <w:sz w:val="20"/>
                <w:szCs w:val="20"/>
              </w:rPr>
            </w:pPr>
            <w:r>
              <w:rPr>
                <w:color w:val="000000"/>
                <w:sz w:val="20"/>
                <w:szCs w:val="20"/>
              </w:rPr>
              <w:t xml:space="preserve">Individually managed  </w:t>
            </w:r>
            <w:r w:rsidR="00327145">
              <w:rPr>
                <w:color w:val="000000"/>
                <w:sz w:val="20"/>
                <w:szCs w:val="20"/>
              </w:rPr>
              <w:t xml:space="preserve">conservation </w:t>
            </w:r>
            <w:del w:id="229" w:author="Warwick Wainwright" w:date="2018-07-25T15:00:00Z">
              <w:r w:rsidDel="008540DD">
                <w:rPr>
                  <w:color w:val="000000"/>
                  <w:sz w:val="20"/>
                  <w:szCs w:val="20"/>
                </w:rPr>
                <w:delText>scheme</w:delText>
              </w:r>
            </w:del>
            <w:del w:id="230" w:author="Warwick Wainwright" w:date="2018-07-25T14:59:00Z">
              <w:r w:rsidDel="008540DD">
                <w:rPr>
                  <w:color w:val="000000"/>
                  <w:sz w:val="20"/>
                  <w:szCs w:val="20"/>
                </w:rPr>
                <w:delText xml:space="preserve"> </w:delText>
              </w:r>
              <w:r w:rsidR="00DC1B7C" w:rsidRPr="00500F2F" w:rsidDel="008540DD">
                <w:rPr>
                  <w:color w:val="000000"/>
                  <w:sz w:val="20"/>
                  <w:szCs w:val="20"/>
                </w:rPr>
                <w:delText>/</w:delText>
              </w:r>
            </w:del>
            <w:ins w:id="231" w:author="Warwick Wainwright" w:date="2018-07-25T15:00:00Z">
              <w:r w:rsidR="008540DD">
                <w:rPr>
                  <w:color w:val="000000"/>
                  <w:sz w:val="20"/>
                  <w:szCs w:val="20"/>
                </w:rPr>
                <w:t>programme</w:t>
              </w:r>
            </w:ins>
          </w:p>
          <w:p w14:paraId="26C8E100" w14:textId="079E47F7" w:rsidR="00DC1B7C" w:rsidRPr="00500F2F" w:rsidRDefault="00DC1B7C" w:rsidP="008540DD">
            <w:pPr>
              <w:spacing w:line="276" w:lineRule="auto"/>
              <w:ind w:firstLine="34"/>
              <w:jc w:val="left"/>
              <w:rPr>
                <w:color w:val="000000"/>
                <w:sz w:val="20"/>
                <w:szCs w:val="20"/>
              </w:rPr>
            </w:pPr>
            <w:del w:id="232" w:author="Warwick Wainwright" w:date="2018-07-25T15:00:00Z">
              <w:r w:rsidRPr="00500F2F" w:rsidDel="008540DD">
                <w:rPr>
                  <w:color w:val="000000"/>
                  <w:sz w:val="20"/>
                  <w:szCs w:val="20"/>
                </w:rPr>
                <w:delText xml:space="preserve"> </w:delText>
              </w:r>
            </w:del>
            <w:ins w:id="233" w:author="Warwick Wainwright" w:date="2018-07-25T14:59:00Z">
              <w:r w:rsidR="008540DD">
                <w:rPr>
                  <w:color w:val="000000"/>
                  <w:sz w:val="20"/>
                  <w:szCs w:val="20"/>
                </w:rPr>
                <w:t>C</w:t>
              </w:r>
            </w:ins>
            <w:del w:id="234" w:author="Warwick Wainwright" w:date="2018-07-25T14:59:00Z">
              <w:r w:rsidRPr="00500F2F" w:rsidDel="008540DD">
                <w:rPr>
                  <w:color w:val="000000"/>
                  <w:sz w:val="20"/>
                  <w:szCs w:val="20"/>
                </w:rPr>
                <w:delText>c</w:delText>
              </w:r>
            </w:del>
            <w:r w:rsidRPr="00500F2F">
              <w:rPr>
                <w:color w:val="000000"/>
                <w:sz w:val="20"/>
                <w:szCs w:val="20"/>
              </w:rPr>
              <w:t>ommunity</w:t>
            </w:r>
            <w:r w:rsidR="00B012C4">
              <w:rPr>
                <w:color w:val="000000"/>
                <w:sz w:val="20"/>
                <w:szCs w:val="20"/>
              </w:rPr>
              <w:t xml:space="preserve"> managed </w:t>
            </w:r>
            <w:r w:rsidR="00327145">
              <w:rPr>
                <w:color w:val="000000"/>
                <w:sz w:val="20"/>
                <w:szCs w:val="20"/>
              </w:rPr>
              <w:t xml:space="preserve">conservation </w:t>
            </w:r>
            <w:del w:id="235" w:author="Warwick Wainwright" w:date="2018-07-25T14:59:00Z">
              <w:r w:rsidR="00B012C4" w:rsidDel="008540DD">
                <w:rPr>
                  <w:color w:val="000000"/>
                  <w:sz w:val="20"/>
                  <w:szCs w:val="20"/>
                </w:rPr>
                <w:delText>scheme</w:delText>
              </w:r>
              <w:r w:rsidRPr="00500F2F" w:rsidDel="008540DD">
                <w:rPr>
                  <w:color w:val="000000"/>
                  <w:sz w:val="20"/>
                  <w:szCs w:val="20"/>
                </w:rPr>
                <w:delText xml:space="preserve"> </w:delText>
              </w:r>
            </w:del>
            <w:ins w:id="236" w:author="Warwick Wainwright" w:date="2018-07-25T14:59:00Z">
              <w:r w:rsidR="008540DD">
                <w:rPr>
                  <w:color w:val="000000"/>
                  <w:sz w:val="20"/>
                  <w:szCs w:val="20"/>
                </w:rPr>
                <w:t>programme</w:t>
              </w:r>
            </w:ins>
          </w:p>
        </w:tc>
      </w:tr>
      <w:tr w:rsidR="00DC1B7C" w:rsidRPr="00500F2F" w14:paraId="27486A30" w14:textId="77777777" w:rsidTr="008540DD">
        <w:trPr>
          <w:trHeight w:val="402"/>
          <w:jc w:val="center"/>
          <w:trPrChange w:id="237" w:author="Warwick Wainwright" w:date="2018-07-25T15:00:00Z">
            <w:trPr>
              <w:trHeight w:val="402"/>
              <w:jc w:val="center"/>
            </w:trPr>
          </w:trPrChange>
        </w:trPr>
        <w:tc>
          <w:tcPr>
            <w:tcW w:w="2376" w:type="dxa"/>
            <w:vMerge w:val="restart"/>
            <w:tcBorders>
              <w:top w:val="single" w:sz="4" w:space="0" w:color="auto"/>
              <w:left w:val="nil"/>
              <w:bottom w:val="single" w:sz="4" w:space="0" w:color="000000"/>
              <w:right w:val="nil"/>
            </w:tcBorders>
            <w:noWrap/>
            <w:vAlign w:val="center"/>
            <w:hideMark/>
            <w:tcPrChange w:id="238" w:author="Warwick Wainwright" w:date="2018-07-25T15:00:00Z">
              <w:tcPr>
                <w:tcW w:w="2376" w:type="dxa"/>
                <w:vMerge w:val="restart"/>
                <w:tcBorders>
                  <w:top w:val="single" w:sz="4" w:space="0" w:color="auto"/>
                  <w:left w:val="nil"/>
                  <w:bottom w:val="single" w:sz="4" w:space="0" w:color="000000"/>
                  <w:right w:val="nil"/>
                </w:tcBorders>
                <w:noWrap/>
                <w:vAlign w:val="center"/>
                <w:hideMark/>
              </w:tcPr>
            </w:tcPrChange>
          </w:tcPr>
          <w:p w14:paraId="755C68E6" w14:textId="5D738916"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Change w:id="239" w:author="Warwick Wainwright" w:date="2018-07-25T15:00:00Z">
              <w:tcPr>
                <w:tcW w:w="993" w:type="dxa"/>
                <w:vMerge w:val="restart"/>
                <w:tcBorders>
                  <w:top w:val="single" w:sz="4" w:space="0" w:color="auto"/>
                  <w:left w:val="nil"/>
                  <w:bottom w:val="single" w:sz="4" w:space="0" w:color="000000"/>
                  <w:right w:val="nil"/>
                </w:tcBorders>
                <w:noWrap/>
                <w:vAlign w:val="center"/>
                <w:hideMark/>
              </w:tcPr>
            </w:tcPrChange>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5174" w:type="dxa"/>
            <w:gridSpan w:val="2"/>
            <w:tcBorders>
              <w:top w:val="single" w:sz="4" w:space="0" w:color="auto"/>
              <w:left w:val="nil"/>
              <w:bottom w:val="nil"/>
              <w:right w:val="nil"/>
            </w:tcBorders>
            <w:noWrap/>
            <w:vAlign w:val="center"/>
            <w:hideMark/>
            <w:tcPrChange w:id="240" w:author="Warwick Wainwright" w:date="2018-07-25T15:00:00Z">
              <w:tcPr>
                <w:tcW w:w="4252" w:type="dxa"/>
                <w:tcBorders>
                  <w:top w:val="single" w:sz="4" w:space="0" w:color="auto"/>
                  <w:left w:val="nil"/>
                  <w:bottom w:val="nil"/>
                  <w:right w:val="nil"/>
                </w:tcBorders>
                <w:noWrap/>
                <w:vAlign w:val="center"/>
                <w:hideMark/>
              </w:tcPr>
            </w:tcPrChange>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8540DD">
        <w:trPr>
          <w:trHeight w:val="402"/>
          <w:jc w:val="center"/>
          <w:trPrChange w:id="241" w:author="Warwick Wainwright" w:date="2018-07-25T15:00:00Z">
            <w:trPr>
              <w:trHeight w:val="402"/>
              <w:jc w:val="center"/>
            </w:trPr>
          </w:trPrChange>
        </w:trPr>
        <w:tc>
          <w:tcPr>
            <w:tcW w:w="0" w:type="auto"/>
            <w:vMerge/>
            <w:tcBorders>
              <w:top w:val="single" w:sz="4" w:space="0" w:color="auto"/>
              <w:left w:val="nil"/>
              <w:bottom w:val="single" w:sz="4" w:space="0" w:color="000000"/>
              <w:right w:val="nil"/>
            </w:tcBorders>
            <w:vAlign w:val="center"/>
            <w:hideMark/>
            <w:tcPrChange w:id="242" w:author="Warwick Wainwright" w:date="2018-07-25T15:00:00Z">
              <w:tcPr>
                <w:tcW w:w="0" w:type="auto"/>
                <w:vMerge/>
                <w:tcBorders>
                  <w:top w:val="single" w:sz="4" w:space="0" w:color="auto"/>
                  <w:left w:val="nil"/>
                  <w:bottom w:val="single" w:sz="4" w:space="0" w:color="000000"/>
                  <w:right w:val="nil"/>
                </w:tcBorders>
                <w:vAlign w:val="center"/>
                <w:hideMark/>
              </w:tcPr>
            </w:tcPrChange>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Change w:id="243" w:author="Warwick Wainwright" w:date="2018-07-25T15:00:00Z">
              <w:tcPr>
                <w:tcW w:w="993" w:type="dxa"/>
                <w:vMerge/>
                <w:tcBorders>
                  <w:top w:val="single" w:sz="4" w:space="0" w:color="auto"/>
                  <w:left w:val="nil"/>
                  <w:bottom w:val="single" w:sz="4" w:space="0" w:color="000000"/>
                  <w:right w:val="nil"/>
                </w:tcBorders>
                <w:vAlign w:val="center"/>
                <w:hideMark/>
              </w:tcPr>
            </w:tcPrChange>
          </w:tcPr>
          <w:p w14:paraId="4D5882E6" w14:textId="77777777" w:rsidR="00DC1B7C" w:rsidRPr="00500F2F" w:rsidRDefault="00DC1B7C" w:rsidP="00DC1B7C">
            <w:pPr>
              <w:jc w:val="left"/>
              <w:rPr>
                <w:color w:val="000000"/>
                <w:sz w:val="20"/>
                <w:szCs w:val="20"/>
              </w:rPr>
            </w:pPr>
          </w:p>
        </w:tc>
        <w:tc>
          <w:tcPr>
            <w:tcW w:w="5174" w:type="dxa"/>
            <w:gridSpan w:val="2"/>
            <w:tcBorders>
              <w:top w:val="nil"/>
              <w:left w:val="nil"/>
              <w:bottom w:val="single" w:sz="4" w:space="0" w:color="auto"/>
              <w:right w:val="nil"/>
            </w:tcBorders>
            <w:noWrap/>
            <w:vAlign w:val="center"/>
            <w:hideMark/>
            <w:tcPrChange w:id="244" w:author="Warwick Wainwright" w:date="2018-07-25T15:00:00Z">
              <w:tcPr>
                <w:tcW w:w="4252" w:type="dxa"/>
                <w:tcBorders>
                  <w:top w:val="nil"/>
                  <w:left w:val="nil"/>
                  <w:bottom w:val="single" w:sz="4" w:space="0" w:color="auto"/>
                  <w:right w:val="nil"/>
                </w:tcBorders>
                <w:noWrap/>
                <w:vAlign w:val="center"/>
                <w:hideMark/>
              </w:tcPr>
            </w:tcPrChange>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24BD781F" w:rsidR="00B012C4" w:rsidRDefault="00F17B50" w:rsidP="00F32089">
      <w:ins w:id="245" w:author="Warwick Wainwright" w:date="2018-07-24T13:10:00Z">
        <w:r>
          <w:t>Choice set</w:t>
        </w:r>
        <w:r w:rsidR="002105EF">
          <w:t xml:space="preserve"> </w:t>
        </w:r>
      </w:ins>
      <w:ins w:id="246" w:author="Warwick Wainwright" w:date="2018-07-24T14:53:00Z">
        <w:r>
          <w:t xml:space="preserve">design </w:t>
        </w:r>
      </w:ins>
      <w:ins w:id="247" w:author="Warwick Wainwright" w:date="2018-07-24T15:51:00Z">
        <w:r w:rsidR="004F6B29">
          <w:t>was</w:t>
        </w:r>
      </w:ins>
      <w:ins w:id="248" w:author="Warwick Wainwright" w:date="2018-07-24T14:53:00Z">
        <w:r>
          <w:t xml:space="preserve"> optimised </w:t>
        </w:r>
      </w:ins>
      <w:ins w:id="249" w:author="Warwick Wainwright" w:date="2018-07-24T14:54:00Z">
        <w:r>
          <w:t>according</w:t>
        </w:r>
      </w:ins>
      <w:ins w:id="250" w:author="Warwick Wainwright" w:date="2018-07-24T14:53:00Z">
        <w:r>
          <w:t xml:space="preserve"> </w:t>
        </w:r>
      </w:ins>
      <w:ins w:id="251" w:author="Warwick Wainwright" w:date="2018-07-24T14:54:00Z">
        <w:r>
          <w:t xml:space="preserve">to </w:t>
        </w:r>
      </w:ins>
      <w:ins w:id="252" w:author="Warwick Wainwright" w:date="2018-07-24T14:57:00Z">
        <w:r>
          <w:t>prior</w:t>
        </w:r>
      </w:ins>
      <w:ins w:id="253" w:author="Warwick Wainwright" w:date="2018-07-24T14:54:00Z">
        <w:r>
          <w:t xml:space="preserve"> information </w:t>
        </w:r>
      </w:ins>
      <w:ins w:id="254" w:author="Warwick Wainwright" w:date="2018-07-24T15:46:00Z">
        <w:r w:rsidR="004F6B29">
          <w:t>on</w:t>
        </w:r>
      </w:ins>
      <w:ins w:id="255" w:author="Warwick Wainwright" w:date="2018-07-24T14:54:00Z">
        <w:r>
          <w:t xml:space="preserve"> </w:t>
        </w:r>
      </w:ins>
      <w:ins w:id="256" w:author="Warwick Wainwright" w:date="2018-07-24T15:44:00Z">
        <w:r w:rsidR="004F6B29">
          <w:t xml:space="preserve">the distribution of </w:t>
        </w:r>
      </w:ins>
      <w:ins w:id="257" w:author="Warwick Wainwright" w:date="2018-07-24T15:46:00Z">
        <w:r w:rsidR="004F6B29">
          <w:t>random parameters</w:t>
        </w:r>
      </w:ins>
      <w:ins w:id="258" w:author="Warwick Wainwright" w:date="2018-07-24T14:58:00Z">
        <w:r>
          <w:t xml:space="preserve"> to improve statistical </w:t>
        </w:r>
      </w:ins>
      <w:ins w:id="259" w:author="Warwick Wainwright" w:date="2018-07-24T14:59:00Z">
        <w:r>
          <w:t>efficiency</w:t>
        </w:r>
      </w:ins>
      <w:ins w:id="260" w:author="Warwick Wainwright" w:date="2018-07-25T12:30:00Z">
        <w:r w:rsidR="006F50BB">
          <w:t xml:space="preserve"> (i.e. reduction in sample size to achieve statistical significance)</w:t>
        </w:r>
      </w:ins>
      <w:ins w:id="261" w:author="Warwick Wainwright" w:date="2018-07-24T14:59:00Z">
        <w:r>
          <w:t xml:space="preserve"> </w:t>
        </w:r>
      </w:ins>
      <w:ins w:id="262"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263" w:author="Warwick Wainwright" w:date="2018-07-24T15:00:00Z">
        <w:r>
          <w:fldChar w:fldCharType="end"/>
        </w:r>
      </w:ins>
      <w:ins w:id="264" w:author="Warwick Wainwright" w:date="2018-07-24T15:48:00Z">
        <w:r w:rsidR="004F6B29">
          <w:t>.</w:t>
        </w:r>
      </w:ins>
      <w:ins w:id="265" w:author="Warwick Wainwright" w:date="2018-07-24T14:58:00Z">
        <w:r>
          <w:t xml:space="preserve"> </w:t>
        </w:r>
      </w:ins>
      <w:del w:id="266" w:author="Warwick Wainwright" w:date="2018-07-24T13:11:00Z">
        <w:r w:rsidR="00DC1B7C" w:rsidRPr="00DC1B7C" w:rsidDel="002105EF">
          <w:delText>A</w:delText>
        </w:r>
      </w:del>
      <w:del w:id="267" w:author="Warwick Wainwright" w:date="2018-07-24T14:53:00Z">
        <w:r w:rsidR="00257D92" w:rsidDel="00F17B50">
          <w:delText>n</w:delText>
        </w:r>
      </w:del>
      <w:del w:id="268" w:author="Warwick Wainwright" w:date="2018-07-24T14:57:00Z">
        <w:r w:rsidR="00DC1B7C" w:rsidRPr="00DC1B7C" w:rsidDel="00F17B50">
          <w:delText xml:space="preserve"> </w:delText>
        </w:r>
      </w:del>
      <w:del w:id="269"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270" w:author="Warwick Wainwright" w:date="2018-07-24T15:06:00Z">
        <w:r w:rsidR="002A5298" w:rsidDel="00E32501">
          <w:delText xml:space="preserve">was </w:delText>
        </w:r>
      </w:del>
      <w:del w:id="271"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272" w:author="Warwick Wainwright" w:date="2018-07-24T13:06:00Z">
        <w:r w:rsidR="00DC1B7C" w:rsidRPr="00DC1B7C" w:rsidDel="00CA0CB5">
          <w:delText xml:space="preserve"> </w:delText>
        </w:r>
      </w:del>
      <w:del w:id="273" w:author="Warwick Wainwright" w:date="2018-07-24T15:53:00Z">
        <w:r w:rsidR="00B1026B" w:rsidDel="004F6B29">
          <w:delText xml:space="preserve">. </w:delText>
        </w:r>
      </w:del>
      <w:ins w:id="274" w:author="Warwick Wainwright" w:date="2018-07-24T14:02:00Z">
        <w:r w:rsidR="008C6677">
          <w:t>P</w:t>
        </w:r>
      </w:ins>
      <w:del w:id="275" w:author="Warwick Wainwright" w:date="2018-07-24T14:02:00Z">
        <w:r w:rsidR="00DC1B7C" w:rsidRPr="00DC1B7C" w:rsidDel="008C6677">
          <w:delText>P</w:delText>
        </w:r>
      </w:del>
      <w:r w:rsidR="00DC1B7C" w:rsidRPr="00DC1B7C">
        <w:t>rior</w:t>
      </w:r>
      <w:ins w:id="276" w:author="Warwick Wainwright" w:date="2018-07-24T14:02:00Z">
        <w:r w:rsidR="008C6677">
          <w:t xml:space="preserve"> information concerning </w:t>
        </w:r>
      </w:ins>
      <w:ins w:id="277" w:author="Warwick Wainwright" w:date="2018-07-24T14:03:00Z">
        <w:r w:rsidR="008C6677">
          <w:t>the</w:t>
        </w:r>
        <w:r w:rsidR="004F6B29">
          <w:t xml:space="preserve"> </w:t>
        </w:r>
      </w:ins>
      <w:ins w:id="278" w:author="Warwick Wainwright" w:date="2018-07-25T12:31:00Z">
        <w:r w:rsidR="006F50BB">
          <w:t xml:space="preserve">parameter </w:t>
        </w:r>
      </w:ins>
      <w:del w:id="279" w:author="Warwick Wainwright" w:date="2018-07-24T14:02:00Z">
        <w:r w:rsidR="00DC1B7C" w:rsidRPr="00DC1B7C" w:rsidDel="008C6677">
          <w:delText>s</w:delText>
        </w:r>
      </w:del>
      <w:del w:id="280" w:author="Warwick Wainwright" w:date="2018-07-24T15:01:00Z">
        <w:r w:rsidR="00DC1B7C" w:rsidRPr="00DC1B7C" w:rsidDel="00F17B50">
          <w:delText xml:space="preserve"> </w:delText>
        </w:r>
      </w:del>
      <w:del w:id="281" w:author="Warwick Wainwright" w:date="2018-07-24T14:03:00Z">
        <w:r w:rsidR="00DC1B7C" w:rsidRPr="00DC1B7C" w:rsidDel="008C6677">
          <w:delText xml:space="preserve">for the design </w:delText>
        </w:r>
      </w:del>
      <w:del w:id="282" w:author="Warwick Wainwright" w:date="2018-07-24T14:02:00Z">
        <w:r w:rsidR="00DC1B7C" w:rsidRPr="00DC1B7C" w:rsidDel="008C6677">
          <w:delText xml:space="preserve">were </w:delText>
        </w:r>
      </w:del>
      <w:ins w:id="283" w:author="Warwick Wainwright" w:date="2018-07-24T14:51:00Z">
        <w:r w:rsidR="00BB2B9B">
          <w:t xml:space="preserve">coefficients </w:t>
        </w:r>
      </w:ins>
      <w:ins w:id="284" w:author="Warwick Wainwright" w:date="2018-07-24T15:01:00Z">
        <w:r>
          <w:t>was</w:t>
        </w:r>
      </w:ins>
      <w:ins w:id="285"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86"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87" w:author="Warwick Wainwright" w:date="2018-07-24T13:14:00Z">
        <w:r w:rsidR="002E6200">
          <w:t xml:space="preserve"> </w:t>
        </w:r>
        <w:r w:rsidR="002E6200">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rsidR="002E6200">
        <w:fldChar w:fldCharType="separate"/>
      </w:r>
      <w:r w:rsidRPr="00F17B50">
        <w:rPr>
          <w:noProof/>
        </w:rPr>
        <w:t>[34]</w:t>
      </w:r>
      <w:ins w:id="288" w:author="Warwick Wainwright" w:date="2018-07-24T13:14:00Z">
        <w:r w:rsidR="002E6200">
          <w:fldChar w:fldCharType="end"/>
        </w:r>
      </w:ins>
      <w:r w:rsidR="002C04F6">
        <w:t xml:space="preserve">. </w:t>
      </w:r>
      <w:ins w:id="289" w:author="Warwick Wainwright" w:date="2018-07-24T15:53:00Z">
        <w:r w:rsidR="004F6B29">
          <w:t xml:space="preserve">An </w:t>
        </w:r>
        <w:r w:rsidR="004F6B29" w:rsidRPr="00DC1B7C">
          <w:t xml:space="preserve">efficient </w:t>
        </w:r>
        <w:r w:rsidR="004F6B29">
          <w:t xml:space="preserve">experimental </w:t>
        </w:r>
        <w:r w:rsidR="004F6B29" w:rsidRPr="00DC1B7C">
          <w:t>design</w:t>
        </w:r>
        <w:r w:rsidR="004F6B29">
          <w:t xml:space="preserve"> was formulated using </w:t>
        </w:r>
        <w:proofErr w:type="spellStart"/>
        <w:r w:rsidR="004F6B29">
          <w:t>NGene</w:t>
        </w:r>
        <w:proofErr w:type="spellEnd"/>
        <w:r w:rsidR="004F6B29">
          <w:t xml:space="preserve"> </w:t>
        </w:r>
        <w:r w:rsidR="004F6B29">
          <w:fldChar w:fldCharType="begin" w:fldLock="1"/>
        </w:r>
      </w:ins>
      <w:r w:rsidR="002E2E8F">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5]" }, "properties" : { "noteIndex" : 0 }, "schema" : "https://github.com/citation-style-language/schema/raw/master/csl-citation.json" }</w:instrText>
      </w:r>
      <w:ins w:id="290" w:author="Warwick Wainwright" w:date="2018-07-24T15:53:00Z">
        <w:r w:rsidR="004F6B29">
          <w:fldChar w:fldCharType="separate"/>
        </w:r>
        <w:r w:rsidR="004F6B29" w:rsidRPr="00F17B50">
          <w:rPr>
            <w:noProof/>
          </w:rPr>
          <w:t>[35]</w:t>
        </w:r>
        <w:r w:rsidR="004F6B29">
          <w:fldChar w:fldCharType="end"/>
        </w:r>
        <w:r w:rsidR="004F6B29">
          <w:t xml:space="preserve">. </w:t>
        </w:r>
      </w:ins>
      <w:r w:rsidR="002C04F6">
        <w:t xml:space="preserve">Pilot testing was undertaken </w:t>
      </w:r>
      <w:r w:rsidR="002C04F6" w:rsidRPr="00327145">
        <w:rPr>
          <w:i/>
        </w:rPr>
        <w:t>in situ</w:t>
      </w:r>
      <w:r w:rsidR="002C04F6">
        <w:t xml:space="preserve"> </w:t>
      </w:r>
      <w:del w:id="291" w:author="Warwick Wainwright" w:date="2018-07-24T15:07:00Z">
        <w:r w:rsidR="002C04F6" w:rsidDel="00E32501">
          <w:delText xml:space="preserve">to </w:delText>
        </w:r>
        <w:r w:rsidR="00231D29" w:rsidDel="00E32501">
          <w:delText>ensure</w:delText>
        </w:r>
      </w:del>
      <w:ins w:id="292" w:author="Warwick Wainwright" w:date="2018-07-24T15:07:00Z">
        <w:r w:rsidR="00E32501">
          <w:t>and ensured</w:t>
        </w:r>
      </w:ins>
      <w:r w:rsidR="002C04F6">
        <w:t xml:space="preserve"> the </w:t>
      </w:r>
      <w:r w:rsidR="00231D29">
        <w:t>attributes were relevant to participants</w:t>
      </w:r>
      <w:ins w:id="293" w:author="Warwick Wainwright" w:date="2018-07-24T15:07:00Z">
        <w:r w:rsidR="00E32501">
          <w:t xml:space="preserve"> and </w:t>
        </w:r>
      </w:ins>
      <w:ins w:id="294" w:author="Warwick Wainwright" w:date="2018-07-24T15:08:00Z">
        <w:r w:rsidR="00E32501">
          <w:t xml:space="preserve">the cognitive </w:t>
        </w:r>
      </w:ins>
      <w:ins w:id="295" w:author="Warwick Wainwright" w:date="2018-07-24T15:53:00Z">
        <w:r w:rsidR="004F6B29">
          <w:t>load</w:t>
        </w:r>
      </w:ins>
      <w:ins w:id="296" w:author="Warwick Wainwright" w:date="2018-07-24T15:08:00Z">
        <w:r w:rsidR="00E32501">
          <w:t xml:space="preserve"> was acceptable</w:t>
        </w:r>
      </w:ins>
      <w:del w:id="297"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98" w:author="MORAN Dominic" w:date="2018-07-14T02:51:00Z">
        <w:r w:rsidR="00CC2746">
          <w:t>for</w:t>
        </w:r>
      </w:ins>
      <w:del w:id="299"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300" w:author="MORAN Dominic" w:date="2018-07-14T02:51:00Z">
        <w:r w:rsidR="00CC2746">
          <w:t xml:space="preserve">Figure </w:t>
        </w:r>
        <w:del w:id="301" w:author="Warwick Wainwright" w:date="2018-07-24T15:12:00Z">
          <w:r w:rsidR="00CC2746" w:rsidDel="00E32501">
            <w:delText xml:space="preserve"> </w:delText>
          </w:r>
        </w:del>
        <w:r w:rsidR="00CC2746">
          <w:t xml:space="preserve">2 shows </w:t>
        </w:r>
      </w:ins>
      <w:del w:id="302" w:author="MORAN Dominic" w:date="2018-07-14T02:52:00Z">
        <w:r w:rsidR="00C266C5" w:rsidDel="00CC2746">
          <w:delText>An example of</w:delText>
        </w:r>
      </w:del>
      <w:r w:rsidR="00C266C5">
        <w:t xml:space="preserve"> a typical choice task </w:t>
      </w:r>
      <w:r w:rsidR="00C266C5" w:rsidRPr="00DC1B7C">
        <w:t>presented to respondents</w:t>
      </w:r>
      <w:ins w:id="303" w:author="MORAN Dominic" w:date="2018-07-14T02:52:00Z">
        <w:r w:rsidR="00CC2746">
          <w:t>..</w:t>
        </w:r>
      </w:ins>
      <w:del w:id="304"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54620A50" w:rsidR="00231D29" w:rsidRDefault="008540DD" w:rsidP="000C5905">
            <w:pPr>
              <w:pStyle w:val="Interviewerscript"/>
              <w:jc w:val="center"/>
              <w:rPr>
                <w:rFonts w:ascii="Times New Roman" w:hAnsi="Times New Roman" w:cs="Times New Roman"/>
                <w:color w:val="auto"/>
                <w:sz w:val="18"/>
                <w:szCs w:val="18"/>
              </w:rPr>
            </w:pPr>
            <w:ins w:id="305" w:author="Warwick Wainwright" w:date="2018-07-25T15:01:00Z">
              <w:r>
                <w:rPr>
                  <w:rFonts w:ascii="Times New Roman" w:hAnsi="Times New Roman" w:cs="Times New Roman"/>
                  <w:color w:val="auto"/>
                  <w:sz w:val="18"/>
                  <w:szCs w:val="18"/>
                </w:rPr>
                <w:t>Basic a</w:t>
              </w:r>
            </w:ins>
            <w:del w:id="306" w:author="Warwick Wainwright" w:date="2018-07-25T15:01:00Z">
              <w:r w:rsidR="00231D29" w:rsidDel="008540DD">
                <w:rPr>
                  <w:rFonts w:ascii="Times New Roman" w:hAnsi="Times New Roman" w:cs="Times New Roman"/>
                  <w:color w:val="auto"/>
                  <w:sz w:val="18"/>
                  <w:szCs w:val="18"/>
                </w:rPr>
                <w:delText>A</w:delText>
              </w:r>
            </w:del>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2F5C24EE" w:rsidR="00231D29" w:rsidRDefault="00231D29" w:rsidP="000C5905">
            <w:pPr>
              <w:pStyle w:val="Interviewerscript"/>
              <w:jc w:val="center"/>
              <w:rPr>
                <w:rFonts w:ascii="Times New Roman" w:hAnsi="Times New Roman" w:cs="Times New Roman"/>
                <w:color w:val="auto"/>
                <w:sz w:val="18"/>
                <w:szCs w:val="18"/>
              </w:rPr>
            </w:pPr>
            <w:del w:id="307" w:author="Warwick Wainwright" w:date="2018-07-25T15:01:00Z">
              <w:r w:rsidDel="008540DD">
                <w:rPr>
                  <w:rFonts w:ascii="Times New Roman" w:hAnsi="Times New Roman" w:cs="Times New Roman"/>
                  <w:color w:val="auto"/>
                  <w:sz w:val="18"/>
                  <w:szCs w:val="18"/>
                </w:rPr>
                <w:delText>Independent agricultural advisor</w:delText>
              </w:r>
            </w:del>
            <w:ins w:id="308" w:author="Warwick Wainwright" w:date="2018-07-25T15:01:00Z">
              <w:r w:rsidR="008540DD">
                <w:rPr>
                  <w:rFonts w:ascii="Times New Roman" w:hAnsi="Times New Roman" w:cs="Times New Roman"/>
                  <w:color w:val="auto"/>
                  <w:sz w:val="18"/>
                  <w:szCs w:val="18"/>
                </w:rPr>
                <w:t xml:space="preserve">Additional advisory support (e.g. extra training) </w:t>
              </w:r>
            </w:ins>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50327E4C"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conservation </w:t>
            </w:r>
            <w:del w:id="309"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5DA4581F"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conservation </w:t>
            </w:r>
            <w:del w:id="310"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A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31A49D5B" w:rsidR="00EF4D6A" w:rsidRDefault="005E7301" w:rsidP="00EF4D6A">
      <w:ins w:id="311" w:author="MORAN Dominic" w:date="2018-07-15T20:18:00Z">
        <w:r>
          <w:t xml:space="preserve">Respondent choices in a </w:t>
        </w:r>
      </w:ins>
      <w:r w:rsidR="00EF4D6A" w:rsidRPr="00961A71">
        <w:t>CE</w:t>
      </w:r>
      <w:del w:id="312" w:author="MORAN Dominic" w:date="2018-07-15T20:18:00Z">
        <w:r w:rsidR="00EF4D6A" w:rsidRPr="00961A71" w:rsidDel="005E7301">
          <w:delText>s</w:delText>
        </w:r>
      </w:del>
      <w:r w:rsidR="00EF4D6A" w:rsidRPr="00961A71">
        <w:t xml:space="preserve"> </w:t>
      </w:r>
      <w:ins w:id="313" w:author="MORAN Dominic" w:date="2018-07-15T20:18:00Z">
        <w:r>
          <w:t xml:space="preserve">can be modelled with reference to </w:t>
        </w:r>
      </w:ins>
      <w:del w:id="314"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315"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316" w:author="MORAN Dominic" w:date="2018-07-15T20:15:00Z">
        <w:r w:rsidR="00EF4D6A" w:rsidDel="005E7301">
          <w:delText>of CEs,</w:delText>
        </w:r>
      </w:del>
      <w:r w:rsidR="00EF4D6A">
        <w:t xml:space="preserve">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ins w:id="317" w:author="Warwick Wainwright" w:date="2018-07-25T13:08:00Z">
        <w:r w:rsidR="00B96F9A">
          <w:t>The standard choice mode is the multinomial logit (MNL)</w:t>
        </w:r>
      </w:ins>
      <w:ins w:id="318" w:author="Warwick Wainwright" w:date="2018-07-25T13:09:00Z">
        <w:r w:rsidR="00B96F9A">
          <w:t xml:space="preserve"> model </w:t>
        </w:r>
      </w:ins>
      <w:ins w:id="319" w:author="Warwick Wainwright" w:date="2018-07-25T13:18:00Z">
        <w:r w:rsidR="00B96F9A">
          <w:fldChar w:fldCharType="begin" w:fldLock="1"/>
        </w:r>
      </w:ins>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ins w:id="320" w:author="Warwick Wainwright" w:date="2018-07-25T13:18:00Z">
        <w:r w:rsidR="00B96F9A">
          <w:fldChar w:fldCharType="end"/>
        </w:r>
      </w:ins>
      <w:ins w:id="321" w:author="Warwick Wainwright" w:date="2018-07-25T13:09:00Z">
        <w:r w:rsidR="00B96F9A">
          <w:t xml:space="preserve"> which assumes the random component of the utility of the alternatives is independent and identically distributed (</w:t>
        </w:r>
        <w:proofErr w:type="spellStart"/>
        <w:r w:rsidR="00B96F9A" w:rsidRPr="00B96F9A">
          <w:rPr>
            <w:i/>
            <w:rPrChange w:id="322" w:author="Warwick Wainwright" w:date="2018-07-25T13:10:00Z">
              <w:rPr/>
            </w:rPrChange>
          </w:rPr>
          <w:t>i.i.d</w:t>
        </w:r>
        <w:proofErr w:type="spellEnd"/>
        <w:r w:rsidR="00B96F9A">
          <w:t>.)</w:t>
        </w:r>
      </w:ins>
      <w:ins w:id="323" w:author="Warwick Wainwright" w:date="2018-07-25T13:13:00Z">
        <w:r w:rsidR="00B96F9A">
          <w:t xml:space="preserve">. </w:t>
        </w:r>
      </w:ins>
      <w:ins w:id="324" w:author="Warwick Wainwright" w:date="2018-07-25T13:14:00Z">
        <w:r w:rsidR="00B96F9A">
          <w:t>A key limitation of the MNL is that</w:t>
        </w:r>
      </w:ins>
      <w:ins w:id="325" w:author="Warwick Wainwright" w:date="2018-07-25T13:13:00Z">
        <w:r w:rsidR="00B96F9A">
          <w:t xml:space="preserve"> preferences for attributes of different alternatives are assumed to be homogenous </w:t>
        </w:r>
      </w:ins>
      <w:ins w:id="326" w:author="Warwick Wainwright" w:date="2018-07-25T13:14:00Z">
        <w:r w:rsidR="00B96F9A">
          <w:t>across</w:t>
        </w:r>
      </w:ins>
      <w:ins w:id="327" w:author="Warwick Wainwright" w:date="2018-07-25T13:13:00Z">
        <w:r w:rsidR="00B96F9A">
          <w:t xml:space="preserve"> </w:t>
        </w:r>
      </w:ins>
      <w:ins w:id="328" w:author="Warwick Wainwright" w:date="2018-07-25T13:14:00Z">
        <w:r w:rsidR="00B96F9A">
          <w:t>individuals</w:t>
        </w:r>
      </w:ins>
      <w:ins w:id="329" w:author="Warwick Wainwright" w:date="2018-07-25T13:10:00Z">
        <w:r w:rsidR="00B96F9A">
          <w:t xml:space="preserve">. </w:t>
        </w:r>
      </w:ins>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ins w:id="330" w:author="Warwick Wainwright" w:date="2018-07-25T13:19:00Z">
        <w:r w:rsidR="00DC1C4E">
          <w:t xml:space="preserve">is more advanced and </w:t>
        </w:r>
      </w:ins>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331" w:author="MORAN Dominic" w:date="2018-07-14T02:53:00Z">
        <w:r w:rsidR="00CC2746">
          <w:rPr>
            <w:lang w:eastAsia="zh-CN" w:bidi="ta-IN"/>
          </w:rPr>
          <w:t>that</w:t>
        </w:r>
      </w:ins>
      <w:del w:id="332"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derives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C85FE6"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333"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w:t>
      </w:r>
      <w:r w:rsidR="002D6331">
        <w:lastRenderedPageBreak/>
        <w:t xml:space="preserve">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r w:rsidR="002D6331" w:rsidRPr="00F32089">
        <w:t xml:space="preserve">chooses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 xml:space="preserve">Not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334" w:author="Warwick Wainwright" w:date="2018-07-24T15:57:00Z">
        <w:r w:rsidR="00865E25">
          <w:t>3</w:t>
        </w:r>
      </w:ins>
      <w:del w:id="335"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336" w:author="MORAN Dominic" w:date="2018-07-14T02:55:00Z">
        <w:r>
          <w:t>Respondent c</w:t>
        </w:r>
      </w:ins>
      <w:del w:id="337" w:author="MORAN Dominic" w:date="2018-07-14T02:55:00Z">
        <w:r w:rsidR="00156109" w:rsidRPr="00156109" w:rsidDel="00EE6732">
          <w:delText>C</w:delText>
        </w:r>
      </w:del>
      <w:r w:rsidR="00156109" w:rsidRPr="00156109">
        <w:t xml:space="preserve">haracteristics </w:t>
      </w:r>
      <w:del w:id="338" w:author="MORAN Dominic" w:date="2018-07-14T02:55:00Z">
        <w:r w:rsidR="00156109" w:rsidRPr="00156109" w:rsidDel="00EE6732">
          <w:delText>of survey r</w:delText>
        </w:r>
      </w:del>
      <w:del w:id="339"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340" w:author="Warwick Wainwright" w:date="2018-07-24T16:58:00Z">
        <w:r w:rsidDel="009C346D">
          <w:delText xml:space="preserve">some </w:delText>
        </w:r>
      </w:del>
      <w:ins w:id="341" w:author="Warwick Wainwright" w:date="2018-07-24T16:58:00Z">
        <w:r w:rsidR="009C346D">
          <w:t xml:space="preserve">45 </w:t>
        </w:r>
      </w:ins>
      <w:r>
        <w:t xml:space="preserve">respondents kept both </w:t>
      </w:r>
      <w:proofErr w:type="spellStart"/>
      <w:r>
        <w:t>ovines</w:t>
      </w:r>
      <w:proofErr w:type="spellEnd"/>
      <w:r>
        <w:t xml:space="preserve"> and bovines</w:t>
      </w:r>
      <w:r w:rsidR="00E276D7">
        <w:t>)</w:t>
      </w:r>
      <w:r w:rsidR="00E276D7" w:rsidRPr="00070992">
        <w:t xml:space="preserve">. </w:t>
      </w:r>
      <w:del w:id="342" w:author="MORAN Dominic" w:date="2018-07-14T02:57:00Z">
        <w:r w:rsidR="000C5905" w:rsidDel="00EE6732">
          <w:delText>The</w:delText>
        </w:r>
      </w:del>
      <w:r w:rsidR="000C5905">
        <w:t xml:space="preserve"> </w:t>
      </w:r>
      <w:ins w:id="343" w:author="MORAN Dominic" w:date="2018-07-14T02:57:00Z">
        <w:r w:rsidR="00EE6732">
          <w:t>M</w:t>
        </w:r>
      </w:ins>
      <w:del w:id="344" w:author="MORAN Dominic" w:date="2018-07-14T02:57:00Z">
        <w:r w:rsidR="000C5905" w:rsidDel="00EE6732">
          <w:delText>m</w:delText>
        </w:r>
      </w:del>
      <w:r w:rsidR="000C5905">
        <w:t xml:space="preserve">ean </w:t>
      </w:r>
      <w:del w:id="345"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346" w:author="MORAN Dominic" w:date="2018-07-14T02:58:00Z">
        <w:r w:rsidR="00CE1789">
          <w:t xml:space="preserve">, with </w:t>
        </w:r>
      </w:ins>
      <w:del w:id="347" w:author="MORAN Dominic" w:date="2018-07-14T02:58:00Z">
        <w:r w:rsidR="005878F4" w:rsidRPr="00156109" w:rsidDel="00CE1789">
          <w:delText xml:space="preserve"> and reported a</w:delText>
        </w:r>
      </w:del>
      <w:r w:rsidR="005878F4" w:rsidRPr="00156109">
        <w:t xml:space="preserve"> highest education level</w:t>
      </w:r>
      <w:ins w:id="348" w:author="MORAN Dominic" w:date="2018-07-14T02:58:00Z">
        <w:r w:rsidR="00CE1789">
          <w:t>s</w:t>
        </w:r>
      </w:ins>
      <w:r w:rsidR="005878F4" w:rsidRPr="00156109">
        <w:t xml:space="preserve"> of either secondary school or college</w:t>
      </w:r>
      <w:r w:rsidR="00DD5500">
        <w:t xml:space="preserve"> (Table 2</w:t>
      </w:r>
      <w:r w:rsidR="005878F4">
        <w:t xml:space="preserve">). </w:t>
      </w:r>
      <w:del w:id="349" w:author="Warwick Wainwright" w:date="2018-07-24T17:00:00Z">
        <w:r w:rsidR="00695DE9" w:rsidDel="009C346D">
          <w:delText>This compares well with</w:delText>
        </w:r>
        <w:r w:rsidR="005878F4" w:rsidDel="009C346D">
          <w:delText xml:space="preserve"> h</w:delText>
        </w:r>
      </w:del>
      <w:del w:id="350" w:author="Warwick Wainwright" w:date="2018-07-24T17:42:00Z">
        <w:r w:rsidR="005878F4" w:rsidDel="00515644">
          <w:delText xml:space="preserve">ousehold census data </w:delText>
        </w:r>
      </w:del>
      <w:del w:id="351" w:author="Warwick Wainwright" w:date="2018-07-24T17:00:00Z">
        <w:r w:rsidR="00695DE9" w:rsidDel="009C346D">
          <w:delText xml:space="preserve">that </w:delText>
        </w:r>
      </w:del>
      <w:del w:id="352"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353"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354"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 </w:t>
        </w:r>
        <w:r w:rsidR="00515644">
          <w:rPr>
            <w:bCs/>
          </w:rPr>
          <w:t xml:space="preserve"> </w:t>
        </w:r>
        <w:r w:rsidR="00515644" w:rsidRPr="00835DD8">
          <w:rPr>
            <w:bCs/>
          </w:rPr>
          <w:t xml:space="preserve">wer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355"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356"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357"/>
      <w:ins w:id="358" w:author="MORAN Dominic" w:date="2018-07-15T14:19:00Z">
        <w:r w:rsidR="00AA6C54">
          <w:rPr>
            <w:rFonts w:ascii="Times New Roman" w:hAnsi="Times New Roman"/>
            <w:b w:val="0"/>
            <w:color w:val="auto"/>
            <w:sz w:val="22"/>
            <w:szCs w:val="22"/>
          </w:rPr>
          <w:t>Respondent s</w:t>
        </w:r>
      </w:ins>
      <w:del w:id="359"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360"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commentRangeEnd w:id="357"/>
      <w:r w:rsidR="008540DD">
        <w:rPr>
          <w:rStyle w:val="CommentReference"/>
          <w:rFonts w:ascii="Times New Roman" w:eastAsia="Times New Roman" w:hAnsi="Times New Roman"/>
          <w:b w:val="0"/>
          <w:bCs w:val="0"/>
          <w:color w:val="auto"/>
        </w:rPr>
        <w:commentReference w:id="357"/>
      </w:r>
    </w:p>
    <w:p w14:paraId="7BC88018" w14:textId="77777777" w:rsidR="00D57379" w:rsidRDefault="00D57379">
      <w:pPr>
        <w:rPr>
          <w:ins w:id="361" w:author="Warwick Wainwright" w:date="2018-07-24T17:29:00Z"/>
        </w:rPr>
        <w:pPrChange w:id="362"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363"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364" w:author="Warwick Wainwright" w:date="2018-07-24T17:29:00Z"/>
                <w:b/>
                <w:bCs/>
                <w:color w:val="000000"/>
                <w:sz w:val="20"/>
                <w:szCs w:val="20"/>
                <w:lang w:eastAsia="en-GB"/>
              </w:rPr>
            </w:pPr>
            <w:ins w:id="365"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366" w:author="Warwick Wainwright" w:date="2018-07-24T17:29:00Z"/>
                <w:b/>
                <w:bCs/>
                <w:color w:val="000000"/>
                <w:sz w:val="20"/>
                <w:szCs w:val="20"/>
                <w:lang w:eastAsia="en-GB"/>
              </w:rPr>
            </w:pPr>
            <w:ins w:id="367"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368" w:author="Warwick Wainwright" w:date="2018-07-24T17:29:00Z"/>
                <w:b/>
                <w:bCs/>
                <w:color w:val="000000"/>
                <w:sz w:val="20"/>
                <w:szCs w:val="20"/>
                <w:lang w:eastAsia="en-GB"/>
              </w:rPr>
            </w:pPr>
            <w:ins w:id="369"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370" w:author="Warwick Wainwright" w:date="2018-07-24T17:29:00Z"/>
                <w:b/>
                <w:bCs/>
                <w:color w:val="000000"/>
                <w:sz w:val="20"/>
                <w:szCs w:val="20"/>
                <w:lang w:eastAsia="en-GB"/>
              </w:rPr>
            </w:pPr>
            <w:ins w:id="371"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372" w:author="Warwick Wainwright" w:date="2018-07-24T17:29:00Z"/>
                <w:b/>
                <w:bCs/>
                <w:color w:val="000000"/>
                <w:sz w:val="20"/>
                <w:szCs w:val="20"/>
                <w:lang w:eastAsia="en-GB"/>
              </w:rPr>
            </w:pPr>
            <w:ins w:id="373"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374"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375" w:author="Warwick Wainwright" w:date="2018-07-24T17:29:00Z"/>
                <w:color w:val="000000"/>
                <w:sz w:val="20"/>
                <w:szCs w:val="20"/>
                <w:lang w:eastAsia="en-GB"/>
              </w:rPr>
            </w:pPr>
            <w:ins w:id="376"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377" w:author="Warwick Wainwright" w:date="2018-07-24T17:29:00Z"/>
                <w:color w:val="000000"/>
                <w:sz w:val="20"/>
                <w:szCs w:val="20"/>
                <w:lang w:eastAsia="en-GB"/>
              </w:rPr>
            </w:pPr>
            <w:ins w:id="378"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379" w:author="Warwick Wainwright" w:date="2018-07-24T17:29:00Z"/>
                <w:color w:val="000000"/>
                <w:sz w:val="20"/>
                <w:szCs w:val="20"/>
                <w:lang w:eastAsia="en-GB"/>
              </w:rPr>
            </w:pPr>
            <w:ins w:id="380"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381" w:author="Warwick Wainwright" w:date="2018-07-24T17:29:00Z"/>
                <w:color w:val="000000"/>
                <w:sz w:val="20"/>
                <w:szCs w:val="20"/>
                <w:lang w:eastAsia="en-GB"/>
              </w:rPr>
            </w:pPr>
            <w:ins w:id="382"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383" w:author="Warwick Wainwright" w:date="2018-07-24T17:29:00Z"/>
                <w:color w:val="000000"/>
                <w:sz w:val="20"/>
                <w:szCs w:val="20"/>
                <w:vertAlign w:val="superscript"/>
                <w:lang w:eastAsia="en-GB"/>
                <w:rPrChange w:id="384" w:author="Warwick Wainwright" w:date="2018-07-24T17:32:00Z">
                  <w:rPr>
                    <w:ins w:id="385" w:author="Warwick Wainwright" w:date="2018-07-24T17:29:00Z"/>
                    <w:color w:val="000000"/>
                    <w:sz w:val="20"/>
                    <w:szCs w:val="20"/>
                    <w:lang w:eastAsia="en-GB"/>
                  </w:rPr>
                </w:rPrChange>
              </w:rPr>
            </w:pPr>
            <w:ins w:id="386" w:author="Warwick Wainwright" w:date="2018-07-24T17:29:00Z">
              <w:r w:rsidRPr="00D57379">
                <w:rPr>
                  <w:color w:val="000000"/>
                  <w:sz w:val="20"/>
                  <w:szCs w:val="20"/>
                  <w:lang w:eastAsia="en-GB"/>
                </w:rPr>
                <w:t>0.49</w:t>
              </w:r>
            </w:ins>
            <w:ins w:id="387"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388"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389" w:author="Warwick Wainwright" w:date="2018-07-24T17:29:00Z"/>
                <w:color w:val="000000"/>
                <w:sz w:val="20"/>
                <w:szCs w:val="20"/>
                <w:lang w:eastAsia="en-GB"/>
              </w:rPr>
            </w:pPr>
            <w:ins w:id="390"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391" w:author="Warwick Wainwright" w:date="2018-07-24T17:29:00Z"/>
                <w:color w:val="000000"/>
                <w:sz w:val="20"/>
                <w:szCs w:val="20"/>
                <w:lang w:eastAsia="en-GB"/>
              </w:rPr>
            </w:pPr>
            <w:ins w:id="392"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393" w:author="Warwick Wainwright" w:date="2018-07-24T17:29:00Z"/>
                <w:color w:val="000000"/>
                <w:sz w:val="20"/>
                <w:szCs w:val="20"/>
                <w:lang w:eastAsia="en-GB"/>
              </w:rPr>
            </w:pPr>
            <w:ins w:id="394"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395" w:author="Warwick Wainwright" w:date="2018-07-24T17:29:00Z"/>
                <w:color w:val="000000"/>
                <w:sz w:val="20"/>
                <w:szCs w:val="20"/>
                <w:lang w:eastAsia="en-GB"/>
              </w:rPr>
            </w:pPr>
            <w:ins w:id="396"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397" w:author="Warwick Wainwright" w:date="2018-07-24T17:29:00Z"/>
                <w:color w:val="000000"/>
                <w:sz w:val="20"/>
                <w:szCs w:val="20"/>
                <w:vertAlign w:val="superscript"/>
                <w:lang w:eastAsia="en-GB"/>
                <w:rPrChange w:id="398" w:author="Warwick Wainwright" w:date="2018-07-24T17:32:00Z">
                  <w:rPr>
                    <w:ins w:id="399" w:author="Warwick Wainwright" w:date="2018-07-24T17:29:00Z"/>
                    <w:color w:val="000000"/>
                    <w:sz w:val="20"/>
                    <w:szCs w:val="20"/>
                    <w:lang w:eastAsia="en-GB"/>
                  </w:rPr>
                </w:rPrChange>
              </w:rPr>
            </w:pPr>
            <w:ins w:id="400" w:author="Warwick Wainwright" w:date="2018-07-24T17:29:00Z">
              <w:r w:rsidRPr="00D57379">
                <w:rPr>
                  <w:color w:val="000000"/>
                  <w:sz w:val="20"/>
                  <w:szCs w:val="20"/>
                  <w:lang w:eastAsia="en-GB"/>
                </w:rPr>
                <w:t>55.7% (25-64 years)</w:t>
              </w:r>
            </w:ins>
            <w:ins w:id="401"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402"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403" w:author="Warwick Wainwright" w:date="2018-07-24T17:29:00Z"/>
                <w:color w:val="000000"/>
                <w:sz w:val="20"/>
                <w:szCs w:val="20"/>
                <w:lang w:eastAsia="en-GB"/>
              </w:rPr>
            </w:pPr>
            <w:ins w:id="404"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405" w:author="Warwick Wainwright" w:date="2018-07-24T17:29:00Z"/>
                <w:color w:val="000000"/>
                <w:sz w:val="20"/>
                <w:szCs w:val="20"/>
                <w:lang w:eastAsia="en-GB"/>
              </w:rPr>
            </w:pPr>
            <w:ins w:id="406"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407" w:author="Warwick Wainwright" w:date="2018-07-24T17:29:00Z"/>
                <w:color w:val="000000"/>
                <w:sz w:val="20"/>
                <w:szCs w:val="20"/>
                <w:lang w:eastAsia="en-GB"/>
              </w:rPr>
            </w:pPr>
            <w:ins w:id="408"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409" w:author="Warwick Wainwright" w:date="2018-07-24T17:29:00Z"/>
                <w:color w:val="000000"/>
                <w:sz w:val="20"/>
                <w:szCs w:val="20"/>
                <w:lang w:eastAsia="en-GB"/>
              </w:rPr>
            </w:pPr>
            <w:ins w:id="410"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411" w:author="Warwick Wainwright" w:date="2018-07-24T17:29:00Z"/>
                <w:color w:val="000000"/>
                <w:sz w:val="20"/>
                <w:szCs w:val="20"/>
                <w:vertAlign w:val="superscript"/>
                <w:lang w:eastAsia="en-GB"/>
                <w:rPrChange w:id="412" w:author="Warwick Wainwright" w:date="2018-07-24T17:32:00Z">
                  <w:rPr>
                    <w:ins w:id="413" w:author="Warwick Wainwright" w:date="2018-07-24T17:29:00Z"/>
                    <w:color w:val="000000"/>
                    <w:sz w:val="20"/>
                    <w:szCs w:val="20"/>
                    <w:lang w:eastAsia="en-GB"/>
                  </w:rPr>
                </w:rPrChange>
              </w:rPr>
            </w:pPr>
            <w:ins w:id="414" w:author="Warwick Wainwright" w:date="2018-07-24T17:29:00Z">
              <w:r w:rsidRPr="00D57379">
                <w:rPr>
                  <w:color w:val="000000"/>
                  <w:sz w:val="20"/>
                  <w:szCs w:val="20"/>
                  <w:lang w:eastAsia="en-GB"/>
                </w:rPr>
                <w:t>85.6% (secondary or college)</w:t>
              </w:r>
            </w:ins>
            <w:ins w:id="415"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416"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417" w:author="Warwick Wainwright" w:date="2018-07-24T17:29:00Z"/>
                <w:color w:val="000000"/>
                <w:sz w:val="20"/>
                <w:szCs w:val="20"/>
                <w:lang w:eastAsia="en-GB"/>
              </w:rPr>
            </w:pPr>
            <w:ins w:id="418"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419" w:author="Warwick Wainwright" w:date="2018-07-24T17:29:00Z"/>
                <w:color w:val="000000"/>
                <w:sz w:val="20"/>
                <w:szCs w:val="20"/>
                <w:lang w:eastAsia="en-GB"/>
              </w:rPr>
            </w:pPr>
            <w:ins w:id="420"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421" w:author="Warwick Wainwright" w:date="2018-07-24T17:29:00Z"/>
                <w:color w:val="000000"/>
                <w:sz w:val="20"/>
                <w:szCs w:val="20"/>
                <w:lang w:eastAsia="en-GB"/>
              </w:rPr>
            </w:pPr>
            <w:ins w:id="422"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423" w:author="Warwick Wainwright" w:date="2018-07-24T17:29:00Z"/>
                <w:color w:val="000000"/>
                <w:sz w:val="20"/>
                <w:szCs w:val="20"/>
                <w:lang w:eastAsia="en-GB"/>
              </w:rPr>
            </w:pPr>
            <w:ins w:id="424"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425" w:author="Warwick Wainwright" w:date="2018-07-24T17:29:00Z"/>
                <w:color w:val="000000"/>
                <w:sz w:val="20"/>
                <w:szCs w:val="20"/>
                <w:vertAlign w:val="superscript"/>
                <w:lang w:eastAsia="en-GB"/>
                <w:rPrChange w:id="426" w:author="Warwick Wainwright" w:date="2018-07-24T17:32:00Z">
                  <w:rPr>
                    <w:ins w:id="427" w:author="Warwick Wainwright" w:date="2018-07-24T17:29:00Z"/>
                    <w:color w:val="000000"/>
                    <w:sz w:val="20"/>
                    <w:szCs w:val="20"/>
                    <w:lang w:eastAsia="en-GB"/>
                  </w:rPr>
                </w:rPrChange>
              </w:rPr>
            </w:pPr>
            <w:ins w:id="428" w:author="Warwick Wainwright" w:date="2018-07-24T17:29:00Z">
              <w:r w:rsidRPr="00D57379">
                <w:rPr>
                  <w:color w:val="000000"/>
                  <w:sz w:val="20"/>
                  <w:szCs w:val="20"/>
                  <w:lang w:eastAsia="en-GB"/>
                </w:rPr>
                <w:t>€ 566</w:t>
              </w:r>
            </w:ins>
            <w:ins w:id="429"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430"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431" w:author="Warwick Wainwright" w:date="2018-07-24T17:29:00Z"/>
                <w:color w:val="000000"/>
                <w:sz w:val="20"/>
                <w:szCs w:val="20"/>
                <w:lang w:eastAsia="en-GB"/>
              </w:rPr>
            </w:pPr>
            <w:ins w:id="432" w:author="Warwick Wainwright" w:date="2018-07-24T17:29:00Z">
              <w:r w:rsidRPr="00D57379">
                <w:rPr>
                  <w:color w:val="000000"/>
                  <w:sz w:val="20"/>
                  <w:szCs w:val="20"/>
                  <w:lang w:eastAsia="en-GB"/>
                </w:rPr>
                <w:lastRenderedPageBreak/>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433" w:author="Warwick Wainwright" w:date="2018-07-24T17:29:00Z"/>
                <w:color w:val="000000"/>
                <w:sz w:val="20"/>
                <w:szCs w:val="20"/>
                <w:lang w:eastAsia="en-GB"/>
              </w:rPr>
            </w:pPr>
            <w:ins w:id="434"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435" w:author="Warwick Wainwright" w:date="2018-07-24T17:29:00Z"/>
                <w:color w:val="000000"/>
                <w:sz w:val="20"/>
                <w:szCs w:val="20"/>
                <w:lang w:eastAsia="en-GB"/>
              </w:rPr>
            </w:pPr>
            <w:ins w:id="436"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437" w:author="Warwick Wainwright" w:date="2018-07-24T17:29:00Z"/>
                <w:color w:val="000000"/>
                <w:sz w:val="20"/>
                <w:szCs w:val="20"/>
                <w:lang w:eastAsia="en-GB"/>
              </w:rPr>
            </w:pPr>
            <w:ins w:id="438"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439" w:author="Warwick Wainwright" w:date="2018-07-24T17:29:00Z"/>
                <w:color w:val="000000"/>
                <w:sz w:val="20"/>
                <w:szCs w:val="20"/>
                <w:vertAlign w:val="superscript"/>
                <w:lang w:eastAsia="en-GB"/>
                <w:rPrChange w:id="440" w:author="Warwick Wainwright" w:date="2018-07-24T17:32:00Z">
                  <w:rPr>
                    <w:ins w:id="441" w:author="Warwick Wainwright" w:date="2018-07-24T17:29:00Z"/>
                    <w:color w:val="000000"/>
                    <w:sz w:val="20"/>
                    <w:szCs w:val="20"/>
                    <w:lang w:eastAsia="en-GB"/>
                  </w:rPr>
                </w:rPrChange>
              </w:rPr>
            </w:pPr>
            <w:ins w:id="442"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443"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444"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445" w:author="Warwick Wainwright" w:date="2018-07-24T17:29:00Z"/>
                <w:color w:val="000000"/>
                <w:sz w:val="20"/>
                <w:szCs w:val="20"/>
                <w:lang w:eastAsia="en-GB"/>
              </w:rPr>
            </w:pPr>
            <w:ins w:id="446"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447" w:author="Warwick Wainwright" w:date="2018-07-24T17:29:00Z"/>
                <w:color w:val="000000"/>
                <w:sz w:val="20"/>
                <w:szCs w:val="20"/>
                <w:lang w:eastAsia="en-GB"/>
              </w:rPr>
            </w:pPr>
            <w:ins w:id="448"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449" w:author="Warwick Wainwright" w:date="2018-07-24T17:29:00Z"/>
                <w:color w:val="000000"/>
                <w:sz w:val="20"/>
                <w:szCs w:val="20"/>
                <w:lang w:eastAsia="en-GB"/>
              </w:rPr>
            </w:pPr>
            <w:ins w:id="450"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451" w:author="Warwick Wainwright" w:date="2018-07-24T17:29:00Z"/>
                <w:color w:val="000000"/>
                <w:sz w:val="20"/>
                <w:szCs w:val="20"/>
                <w:lang w:eastAsia="en-GB"/>
              </w:rPr>
            </w:pPr>
            <w:ins w:id="452"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453" w:author="Warwick Wainwright" w:date="2018-07-24T17:29:00Z"/>
                <w:color w:val="000000"/>
                <w:szCs w:val="22"/>
                <w:lang w:eastAsia="en-GB"/>
              </w:rPr>
            </w:pPr>
            <w:ins w:id="454" w:author="Warwick Wainwright" w:date="2018-07-24T17:29:00Z">
              <w:r w:rsidRPr="00D57379">
                <w:rPr>
                  <w:color w:val="000000"/>
                  <w:szCs w:val="22"/>
                  <w:lang w:eastAsia="en-GB"/>
                </w:rPr>
                <w:t>-</w:t>
              </w:r>
            </w:ins>
          </w:p>
        </w:tc>
      </w:tr>
      <w:tr w:rsidR="00D57379" w:rsidRPr="00D57379" w14:paraId="15F71638" w14:textId="77777777" w:rsidTr="00D57379">
        <w:trPr>
          <w:trHeight w:val="510"/>
          <w:ins w:id="455"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456" w:author="Warwick Wainwright" w:date="2018-07-24T17:29:00Z"/>
                <w:color w:val="000000"/>
                <w:sz w:val="20"/>
                <w:szCs w:val="20"/>
                <w:lang w:eastAsia="en-GB"/>
              </w:rPr>
            </w:pPr>
            <w:ins w:id="457"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458" w:author="Warwick Wainwright" w:date="2018-07-24T17:29:00Z"/>
                <w:color w:val="000000"/>
                <w:sz w:val="20"/>
                <w:szCs w:val="20"/>
                <w:lang w:eastAsia="en-GB"/>
              </w:rPr>
            </w:pPr>
            <w:ins w:id="459"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460" w:author="Warwick Wainwright" w:date="2018-07-24T17:29:00Z"/>
                <w:color w:val="000000"/>
                <w:sz w:val="20"/>
                <w:szCs w:val="20"/>
                <w:lang w:eastAsia="en-GB"/>
              </w:rPr>
            </w:pPr>
            <w:ins w:id="461"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462" w:author="Warwick Wainwright" w:date="2018-07-24T17:29:00Z"/>
                <w:color w:val="000000"/>
                <w:sz w:val="20"/>
                <w:szCs w:val="20"/>
                <w:lang w:eastAsia="en-GB"/>
              </w:rPr>
            </w:pPr>
            <w:ins w:id="463"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464" w:author="Warwick Wainwright" w:date="2018-07-24T17:29:00Z"/>
                <w:color w:val="000000"/>
                <w:szCs w:val="22"/>
                <w:lang w:eastAsia="en-GB"/>
              </w:rPr>
            </w:pPr>
            <w:ins w:id="465" w:author="Warwick Wainwright" w:date="2018-07-24T17:29:00Z">
              <w:r w:rsidRPr="00D57379">
                <w:rPr>
                  <w:color w:val="000000"/>
                  <w:szCs w:val="22"/>
                  <w:lang w:eastAsia="en-GB"/>
                </w:rPr>
                <w:t>-</w:t>
              </w:r>
            </w:ins>
          </w:p>
        </w:tc>
      </w:tr>
      <w:tr w:rsidR="00D57379" w:rsidRPr="00D57379" w14:paraId="3959A853" w14:textId="77777777" w:rsidTr="00D57379">
        <w:trPr>
          <w:trHeight w:val="510"/>
          <w:ins w:id="466"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467" w:author="Warwick Wainwright" w:date="2018-07-24T17:29:00Z"/>
                <w:color w:val="000000"/>
                <w:sz w:val="20"/>
                <w:szCs w:val="20"/>
                <w:lang w:eastAsia="en-GB"/>
              </w:rPr>
            </w:pPr>
            <w:ins w:id="468"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469" w:author="Warwick Wainwright" w:date="2018-07-24T17:29:00Z"/>
                <w:color w:val="000000"/>
                <w:sz w:val="20"/>
                <w:szCs w:val="20"/>
                <w:lang w:eastAsia="en-GB"/>
              </w:rPr>
            </w:pPr>
            <w:ins w:id="470"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471" w:author="Warwick Wainwright" w:date="2018-07-24T17:29:00Z"/>
                <w:color w:val="000000"/>
                <w:sz w:val="20"/>
                <w:szCs w:val="20"/>
                <w:lang w:eastAsia="en-GB"/>
              </w:rPr>
            </w:pPr>
            <w:ins w:id="472"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473" w:author="Warwick Wainwright" w:date="2018-07-24T17:29:00Z"/>
                <w:color w:val="000000"/>
                <w:sz w:val="20"/>
                <w:szCs w:val="20"/>
                <w:lang w:eastAsia="en-GB"/>
              </w:rPr>
            </w:pPr>
            <w:ins w:id="474"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475" w:author="Warwick Wainwright" w:date="2018-07-24T17:29:00Z"/>
                <w:color w:val="000000"/>
                <w:szCs w:val="22"/>
                <w:lang w:eastAsia="en-GB"/>
              </w:rPr>
            </w:pPr>
            <w:ins w:id="476" w:author="Warwick Wainwright" w:date="2018-07-24T17:29:00Z">
              <w:r w:rsidRPr="00D57379">
                <w:rPr>
                  <w:color w:val="000000"/>
                  <w:szCs w:val="22"/>
                  <w:lang w:eastAsia="en-GB"/>
                </w:rPr>
                <w:t>-</w:t>
              </w:r>
            </w:ins>
          </w:p>
        </w:tc>
      </w:tr>
      <w:tr w:rsidR="00D57379" w:rsidRPr="00D57379" w14:paraId="2FFDDA3F" w14:textId="77777777" w:rsidTr="00D57379">
        <w:trPr>
          <w:trHeight w:val="510"/>
          <w:ins w:id="477"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478" w:author="Warwick Wainwright" w:date="2018-07-24T17:29:00Z"/>
                <w:color w:val="000000"/>
                <w:sz w:val="20"/>
                <w:szCs w:val="20"/>
                <w:lang w:eastAsia="en-GB"/>
              </w:rPr>
            </w:pPr>
            <w:ins w:id="479"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480" w:author="Warwick Wainwright" w:date="2018-07-24T17:29:00Z"/>
                <w:color w:val="000000"/>
                <w:sz w:val="20"/>
                <w:szCs w:val="20"/>
                <w:lang w:eastAsia="en-GB"/>
              </w:rPr>
            </w:pPr>
            <w:ins w:id="481"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482" w:author="Warwick Wainwright" w:date="2018-07-24T17:29:00Z"/>
                <w:color w:val="000000"/>
                <w:sz w:val="20"/>
                <w:szCs w:val="20"/>
                <w:lang w:eastAsia="en-GB"/>
              </w:rPr>
            </w:pPr>
            <w:ins w:id="483"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484" w:author="Warwick Wainwright" w:date="2018-07-24T17:29:00Z"/>
                <w:color w:val="000000"/>
                <w:sz w:val="20"/>
                <w:szCs w:val="20"/>
                <w:lang w:eastAsia="en-GB"/>
              </w:rPr>
            </w:pPr>
            <w:ins w:id="485"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486" w:author="Warwick Wainwright" w:date="2018-07-24T17:29:00Z"/>
                <w:color w:val="000000"/>
                <w:szCs w:val="22"/>
                <w:lang w:eastAsia="en-GB"/>
              </w:rPr>
            </w:pPr>
            <w:ins w:id="487" w:author="Warwick Wainwright" w:date="2018-07-24T17:29:00Z">
              <w:r w:rsidRPr="00D57379">
                <w:rPr>
                  <w:color w:val="000000"/>
                  <w:szCs w:val="22"/>
                  <w:lang w:eastAsia="en-GB"/>
                </w:rPr>
                <w:t>-</w:t>
              </w:r>
            </w:ins>
          </w:p>
        </w:tc>
      </w:tr>
      <w:tr w:rsidR="00D57379" w:rsidRPr="00D57379" w14:paraId="47476466" w14:textId="77777777" w:rsidTr="00D57379">
        <w:trPr>
          <w:trHeight w:val="1020"/>
          <w:ins w:id="488"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489" w:author="Warwick Wainwright" w:date="2018-07-24T17:29:00Z"/>
                <w:color w:val="000000"/>
                <w:sz w:val="20"/>
                <w:szCs w:val="20"/>
                <w:lang w:eastAsia="en-GB"/>
              </w:rPr>
            </w:pPr>
            <w:ins w:id="490"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491" w:author="Warwick Wainwright" w:date="2018-07-24T17:29:00Z"/>
                <w:color w:val="000000"/>
                <w:sz w:val="20"/>
                <w:szCs w:val="20"/>
                <w:lang w:eastAsia="en-GB"/>
              </w:rPr>
            </w:pPr>
            <w:ins w:id="492"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493" w:author="Warwick Wainwright" w:date="2018-07-24T17:29:00Z"/>
                <w:color w:val="000000"/>
                <w:sz w:val="20"/>
                <w:szCs w:val="20"/>
                <w:lang w:eastAsia="en-GB"/>
              </w:rPr>
            </w:pPr>
            <w:ins w:id="494"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495" w:author="Warwick Wainwright" w:date="2018-07-24T17:29:00Z"/>
                <w:color w:val="000000"/>
                <w:sz w:val="20"/>
                <w:szCs w:val="20"/>
                <w:lang w:eastAsia="en-GB"/>
              </w:rPr>
            </w:pPr>
            <w:ins w:id="496"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497" w:author="Warwick Wainwright" w:date="2018-07-24T17:29:00Z"/>
                <w:color w:val="000000"/>
                <w:szCs w:val="22"/>
                <w:lang w:eastAsia="en-GB"/>
              </w:rPr>
            </w:pPr>
            <w:ins w:id="498" w:author="Warwick Wainwright" w:date="2018-07-24T17:29:00Z">
              <w:r w:rsidRPr="00D57379">
                <w:rPr>
                  <w:color w:val="000000"/>
                  <w:szCs w:val="22"/>
                  <w:lang w:eastAsia="en-GB"/>
                </w:rPr>
                <w:t>-</w:t>
              </w:r>
            </w:ins>
          </w:p>
        </w:tc>
      </w:tr>
      <w:tr w:rsidR="00D57379" w:rsidRPr="00D57379" w14:paraId="7927D915" w14:textId="77777777" w:rsidTr="00D57379">
        <w:trPr>
          <w:trHeight w:val="510"/>
          <w:ins w:id="499"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500" w:author="Warwick Wainwright" w:date="2018-07-24T17:29:00Z"/>
                <w:color w:val="000000"/>
                <w:sz w:val="20"/>
                <w:szCs w:val="20"/>
                <w:lang w:eastAsia="en-GB"/>
              </w:rPr>
            </w:pPr>
            <w:ins w:id="501"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502" w:author="Warwick Wainwright" w:date="2018-07-24T17:29:00Z"/>
                <w:color w:val="000000"/>
                <w:sz w:val="20"/>
                <w:szCs w:val="20"/>
                <w:lang w:eastAsia="en-GB"/>
              </w:rPr>
            </w:pPr>
            <w:ins w:id="503"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504" w:author="Warwick Wainwright" w:date="2018-07-24T17:29:00Z"/>
                <w:color w:val="000000"/>
                <w:sz w:val="20"/>
                <w:szCs w:val="20"/>
                <w:lang w:eastAsia="en-GB"/>
              </w:rPr>
            </w:pPr>
            <w:ins w:id="505"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506" w:author="Warwick Wainwright" w:date="2018-07-24T17:29:00Z"/>
                <w:color w:val="000000"/>
                <w:sz w:val="20"/>
                <w:szCs w:val="20"/>
                <w:lang w:eastAsia="en-GB"/>
              </w:rPr>
            </w:pPr>
            <w:ins w:id="507"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508" w:author="Warwick Wainwright" w:date="2018-07-24T17:29:00Z"/>
                <w:color w:val="000000"/>
                <w:szCs w:val="22"/>
                <w:lang w:eastAsia="en-GB"/>
              </w:rPr>
            </w:pPr>
            <w:ins w:id="509" w:author="Warwick Wainwright" w:date="2018-07-24T17:29:00Z">
              <w:r w:rsidRPr="00D57379">
                <w:rPr>
                  <w:color w:val="000000"/>
                  <w:szCs w:val="22"/>
                  <w:lang w:eastAsia="en-GB"/>
                </w:rPr>
                <w:t>-</w:t>
              </w:r>
            </w:ins>
          </w:p>
        </w:tc>
      </w:tr>
      <w:tr w:rsidR="00D57379" w:rsidRPr="00D57379" w14:paraId="5548B552" w14:textId="77777777" w:rsidTr="00D57379">
        <w:trPr>
          <w:trHeight w:val="510"/>
          <w:ins w:id="510"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511" w:author="Warwick Wainwright" w:date="2018-07-24T17:29:00Z"/>
                <w:color w:val="000000"/>
                <w:sz w:val="20"/>
                <w:szCs w:val="20"/>
                <w:lang w:eastAsia="en-GB"/>
              </w:rPr>
            </w:pPr>
            <w:ins w:id="512"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513" w:author="Warwick Wainwright" w:date="2018-07-24T17:29:00Z"/>
                <w:color w:val="000000"/>
                <w:sz w:val="20"/>
                <w:szCs w:val="20"/>
                <w:lang w:eastAsia="en-GB"/>
              </w:rPr>
            </w:pPr>
            <w:ins w:id="514"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515" w:author="Warwick Wainwright" w:date="2018-07-24T17:29:00Z"/>
                <w:color w:val="000000"/>
                <w:sz w:val="20"/>
                <w:szCs w:val="20"/>
                <w:lang w:eastAsia="en-GB"/>
              </w:rPr>
            </w:pPr>
            <w:ins w:id="516"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517" w:author="Warwick Wainwright" w:date="2018-07-24T17:29:00Z"/>
                <w:color w:val="000000"/>
                <w:sz w:val="20"/>
                <w:szCs w:val="20"/>
                <w:lang w:eastAsia="en-GB"/>
              </w:rPr>
            </w:pPr>
            <w:ins w:id="518"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519" w:author="Warwick Wainwright" w:date="2018-07-24T17:29:00Z"/>
                <w:color w:val="000000"/>
                <w:sz w:val="20"/>
                <w:szCs w:val="20"/>
                <w:lang w:eastAsia="en-GB"/>
              </w:rPr>
            </w:pPr>
            <w:ins w:id="520" w:author="Warwick Wainwright" w:date="2018-07-24T17:29:00Z">
              <w:r w:rsidRPr="00D57379">
                <w:rPr>
                  <w:color w:val="000000"/>
                  <w:sz w:val="20"/>
                  <w:szCs w:val="20"/>
                  <w:lang w:eastAsia="en-GB"/>
                </w:rPr>
                <w:t>-</w:t>
              </w:r>
            </w:ins>
          </w:p>
        </w:tc>
      </w:tr>
    </w:tbl>
    <w:p w14:paraId="6EA3BDB7" w14:textId="25EA92A3" w:rsidR="00D57379" w:rsidRDefault="00515644">
      <w:pPr>
        <w:rPr>
          <w:ins w:id="521" w:author="Warwick Wainwright" w:date="2018-07-24T17:27:00Z"/>
        </w:rPr>
        <w:pPrChange w:id="522" w:author="Warwick Wainwright" w:date="2018-07-24T17:27:00Z">
          <w:pPr>
            <w:pStyle w:val="Caption"/>
          </w:pPr>
        </w:pPrChange>
      </w:pPr>
      <w:ins w:id="523" w:author="Warwick Wainwright" w:date="2018-07-24T17:43:00Z">
        <w:r>
          <w:t xml:space="preserve">References: </w:t>
        </w:r>
        <w:r>
          <w:rPr>
            <w:vertAlign w:val="superscript"/>
          </w:rPr>
          <w:t xml:space="preserve"> </w:t>
        </w:r>
      </w:ins>
      <w:ins w:id="524" w:author="Warwick Wainwright" w:date="2018-07-24T17:33:00Z">
        <w:r w:rsidR="002E2E8F">
          <w:rPr>
            <w:vertAlign w:val="superscript"/>
          </w:rPr>
          <w:t>a</w:t>
        </w:r>
      </w:ins>
      <w:ins w:id="525"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526" w:author="Warwick Wainwright" w:date="2018-07-24T17:32:00Z">
        <w:r w:rsidR="002E2E8F">
          <w:fldChar w:fldCharType="end"/>
        </w:r>
      </w:ins>
      <w:ins w:id="527"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528"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529" w:author="Warwick Wainwright" w:date="2018-07-24T17:33:00Z">
        <w:r w:rsidR="002E2E8F">
          <w:fldChar w:fldCharType="end"/>
        </w:r>
      </w:ins>
    </w:p>
    <w:p w14:paraId="785F9DD4" w14:textId="77777777" w:rsidR="00D57379" w:rsidRPr="00D57379" w:rsidRDefault="00D57379">
      <w:pPr>
        <w:pPrChange w:id="530"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531"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532" w:author="Warwick Wainwright" w:date="2018-07-24T17:27:00Z"/>
                <w:b/>
                <w:bCs/>
                <w:color w:val="000000"/>
                <w:sz w:val="20"/>
                <w:szCs w:val="20"/>
                <w:lang w:eastAsia="en-GB"/>
              </w:rPr>
            </w:pPr>
            <w:del w:id="533"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534" w:author="Warwick Wainwright" w:date="2018-07-24T17:27:00Z"/>
                <w:b/>
                <w:bCs/>
                <w:color w:val="000000"/>
                <w:sz w:val="20"/>
                <w:szCs w:val="20"/>
                <w:lang w:eastAsia="en-GB"/>
              </w:rPr>
            </w:pPr>
            <w:del w:id="535"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536" w:author="Warwick Wainwright" w:date="2018-07-24T17:27:00Z"/>
                <w:b/>
                <w:bCs/>
                <w:color w:val="000000"/>
                <w:sz w:val="20"/>
                <w:szCs w:val="20"/>
                <w:lang w:eastAsia="en-GB"/>
              </w:rPr>
            </w:pPr>
            <w:del w:id="537"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538" w:author="Warwick Wainwright" w:date="2018-07-24T17:27:00Z"/>
                <w:b/>
                <w:bCs/>
                <w:color w:val="000000"/>
                <w:sz w:val="20"/>
                <w:szCs w:val="20"/>
                <w:lang w:eastAsia="en-GB"/>
              </w:rPr>
            </w:pPr>
            <w:del w:id="539"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540"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541" w:author="Warwick Wainwright" w:date="2018-07-24T17:27:00Z"/>
                <w:color w:val="000000"/>
                <w:sz w:val="20"/>
                <w:szCs w:val="20"/>
                <w:lang w:eastAsia="en-GB"/>
              </w:rPr>
            </w:pPr>
            <w:del w:id="542"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543" w:author="Warwick Wainwright" w:date="2018-07-24T17:27:00Z"/>
                <w:color w:val="000000"/>
                <w:sz w:val="20"/>
                <w:szCs w:val="20"/>
                <w:lang w:eastAsia="en-GB"/>
              </w:rPr>
            </w:pPr>
            <w:del w:id="544"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545" w:author="Warwick Wainwright" w:date="2018-07-24T17:27:00Z"/>
                <w:color w:val="000000"/>
                <w:sz w:val="20"/>
                <w:szCs w:val="20"/>
                <w:lang w:eastAsia="en-GB"/>
              </w:rPr>
            </w:pPr>
            <w:del w:id="546"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547" w:author="Warwick Wainwright" w:date="2018-07-24T17:27:00Z"/>
                <w:color w:val="000000"/>
                <w:sz w:val="20"/>
                <w:szCs w:val="20"/>
                <w:lang w:eastAsia="en-GB"/>
              </w:rPr>
            </w:pPr>
            <w:del w:id="548"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549"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550" w:author="Warwick Wainwright" w:date="2018-07-24T17:27:00Z"/>
                <w:color w:val="000000"/>
                <w:sz w:val="20"/>
                <w:szCs w:val="20"/>
                <w:lang w:eastAsia="en-GB"/>
              </w:rPr>
            </w:pPr>
            <w:del w:id="551"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552" w:author="Warwick Wainwright" w:date="2018-07-24T17:27:00Z"/>
                <w:color w:val="000000"/>
                <w:sz w:val="20"/>
                <w:szCs w:val="20"/>
                <w:lang w:eastAsia="en-GB"/>
              </w:rPr>
            </w:pPr>
            <w:del w:id="553"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554" w:author="Warwick Wainwright" w:date="2018-07-24T17:27:00Z"/>
                <w:color w:val="000000"/>
                <w:sz w:val="20"/>
                <w:szCs w:val="20"/>
                <w:lang w:eastAsia="en-GB"/>
              </w:rPr>
            </w:pPr>
            <w:del w:id="555"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556" w:author="Warwick Wainwright" w:date="2018-07-24T17:27:00Z"/>
                <w:color w:val="000000"/>
                <w:sz w:val="20"/>
                <w:szCs w:val="20"/>
                <w:lang w:eastAsia="en-GB"/>
              </w:rPr>
            </w:pPr>
            <w:del w:id="557"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558"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559" w:author="Warwick Wainwright" w:date="2018-07-24T17:27:00Z"/>
                <w:color w:val="000000"/>
                <w:sz w:val="20"/>
                <w:szCs w:val="20"/>
                <w:lang w:eastAsia="en-GB"/>
              </w:rPr>
            </w:pPr>
            <w:del w:id="560"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561" w:author="Warwick Wainwright" w:date="2018-07-24T17:27:00Z"/>
                <w:color w:val="000000"/>
                <w:sz w:val="20"/>
                <w:szCs w:val="20"/>
                <w:lang w:eastAsia="en-GB"/>
              </w:rPr>
            </w:pPr>
            <w:del w:id="562"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563" w:author="Warwick Wainwright" w:date="2018-07-24T17:27:00Z"/>
                <w:color w:val="000000"/>
                <w:sz w:val="20"/>
                <w:szCs w:val="20"/>
                <w:lang w:eastAsia="en-GB"/>
              </w:rPr>
            </w:pPr>
            <w:del w:id="564"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565" w:author="Warwick Wainwright" w:date="2018-07-24T17:27:00Z"/>
                <w:color w:val="000000"/>
                <w:sz w:val="20"/>
                <w:szCs w:val="20"/>
                <w:lang w:eastAsia="en-GB"/>
              </w:rPr>
            </w:pPr>
            <w:del w:id="566"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567"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568" w:author="Warwick Wainwright" w:date="2018-07-24T17:27:00Z"/>
                <w:color w:val="000000"/>
                <w:sz w:val="20"/>
                <w:szCs w:val="20"/>
                <w:lang w:eastAsia="en-GB"/>
              </w:rPr>
            </w:pPr>
            <w:del w:id="569"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570" w:author="Warwick Wainwright" w:date="2018-07-24T17:27:00Z"/>
                <w:color w:val="000000"/>
                <w:sz w:val="20"/>
                <w:szCs w:val="20"/>
                <w:lang w:eastAsia="en-GB"/>
              </w:rPr>
            </w:pPr>
            <w:del w:id="571"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572" w:author="Warwick Wainwright" w:date="2018-07-24T17:27:00Z"/>
                <w:color w:val="000000"/>
                <w:sz w:val="20"/>
                <w:szCs w:val="20"/>
                <w:lang w:eastAsia="en-GB"/>
              </w:rPr>
            </w:pPr>
            <w:del w:id="573"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574" w:author="Warwick Wainwright" w:date="2018-07-24T17:27:00Z"/>
                <w:color w:val="000000"/>
                <w:sz w:val="20"/>
                <w:szCs w:val="20"/>
                <w:lang w:eastAsia="en-GB"/>
              </w:rPr>
            </w:pPr>
            <w:del w:id="575"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576"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577" w:author="Warwick Wainwright" w:date="2018-07-24T17:27:00Z"/>
                <w:color w:val="000000"/>
                <w:sz w:val="20"/>
                <w:szCs w:val="20"/>
                <w:lang w:eastAsia="en-GB"/>
              </w:rPr>
            </w:pPr>
            <w:del w:id="578"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579" w:author="Warwick Wainwright" w:date="2018-07-24T17:27:00Z"/>
                <w:color w:val="000000"/>
                <w:sz w:val="20"/>
                <w:szCs w:val="20"/>
                <w:lang w:eastAsia="en-GB"/>
              </w:rPr>
            </w:pPr>
            <w:del w:id="580"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581" w:author="Warwick Wainwright" w:date="2018-07-24T17:27:00Z"/>
                <w:color w:val="000000"/>
                <w:sz w:val="20"/>
                <w:szCs w:val="20"/>
                <w:lang w:eastAsia="en-GB"/>
              </w:rPr>
            </w:pPr>
            <w:del w:id="582"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583" w:author="Warwick Wainwright" w:date="2018-07-24T17:27:00Z"/>
                <w:color w:val="000000"/>
                <w:sz w:val="20"/>
                <w:szCs w:val="20"/>
                <w:lang w:eastAsia="en-GB"/>
              </w:rPr>
            </w:pPr>
            <w:del w:id="584"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585"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586" w:author="Warwick Wainwright" w:date="2018-07-24T17:27:00Z"/>
                <w:color w:val="000000"/>
                <w:sz w:val="20"/>
                <w:szCs w:val="20"/>
                <w:lang w:eastAsia="en-GB"/>
              </w:rPr>
            </w:pPr>
            <w:del w:id="587"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588" w:author="Warwick Wainwright" w:date="2018-07-24T17:27:00Z"/>
                <w:color w:val="000000"/>
                <w:sz w:val="20"/>
                <w:szCs w:val="20"/>
                <w:lang w:eastAsia="en-GB"/>
              </w:rPr>
            </w:pPr>
            <w:del w:id="589"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590" w:author="Warwick Wainwright" w:date="2018-07-24T17:27:00Z"/>
                <w:color w:val="000000"/>
                <w:sz w:val="20"/>
                <w:szCs w:val="20"/>
                <w:lang w:eastAsia="en-GB"/>
              </w:rPr>
            </w:pPr>
            <w:del w:id="591"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592" w:author="Warwick Wainwright" w:date="2018-07-24T17:27:00Z"/>
                <w:color w:val="000000"/>
                <w:sz w:val="20"/>
                <w:szCs w:val="20"/>
                <w:lang w:eastAsia="en-GB"/>
              </w:rPr>
            </w:pPr>
            <w:del w:id="593"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594"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595" w:author="Warwick Wainwright" w:date="2018-07-24T17:27:00Z"/>
                <w:color w:val="000000"/>
                <w:sz w:val="20"/>
                <w:szCs w:val="20"/>
                <w:lang w:eastAsia="en-GB"/>
              </w:rPr>
            </w:pPr>
            <w:del w:id="596"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597" w:author="Warwick Wainwright" w:date="2018-07-24T17:27:00Z"/>
                <w:color w:val="000000"/>
                <w:sz w:val="20"/>
                <w:szCs w:val="20"/>
                <w:lang w:eastAsia="en-GB"/>
              </w:rPr>
            </w:pPr>
            <w:del w:id="598"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599" w:author="Warwick Wainwright" w:date="2018-07-24T17:27:00Z"/>
                <w:color w:val="000000"/>
                <w:sz w:val="20"/>
                <w:szCs w:val="20"/>
                <w:lang w:eastAsia="en-GB"/>
              </w:rPr>
            </w:pPr>
            <w:del w:id="600"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601" w:author="Warwick Wainwright" w:date="2018-07-24T17:27:00Z"/>
                <w:color w:val="000000"/>
                <w:sz w:val="20"/>
                <w:szCs w:val="20"/>
                <w:lang w:eastAsia="en-GB"/>
              </w:rPr>
            </w:pPr>
            <w:del w:id="602"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603"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604" w:author="Warwick Wainwright" w:date="2018-07-24T17:27:00Z"/>
                <w:color w:val="000000"/>
                <w:sz w:val="20"/>
                <w:szCs w:val="20"/>
                <w:lang w:eastAsia="en-GB"/>
              </w:rPr>
            </w:pPr>
            <w:del w:id="605"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606" w:author="Warwick Wainwright" w:date="2018-07-24T17:27:00Z"/>
                <w:color w:val="000000"/>
                <w:sz w:val="20"/>
                <w:szCs w:val="20"/>
                <w:lang w:eastAsia="en-GB"/>
              </w:rPr>
            </w:pPr>
            <w:del w:id="607"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608" w:author="Warwick Wainwright" w:date="2018-07-24T17:27:00Z"/>
                <w:color w:val="000000"/>
                <w:sz w:val="20"/>
                <w:szCs w:val="20"/>
                <w:lang w:eastAsia="en-GB"/>
              </w:rPr>
            </w:pPr>
            <w:del w:id="609"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610" w:author="Warwick Wainwright" w:date="2018-07-24T17:27:00Z"/>
                <w:color w:val="000000"/>
                <w:sz w:val="20"/>
                <w:szCs w:val="20"/>
                <w:lang w:eastAsia="en-GB"/>
              </w:rPr>
            </w:pPr>
            <w:del w:id="611"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612"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613" w:author="Warwick Wainwright" w:date="2018-07-24T17:27:00Z"/>
                <w:color w:val="000000"/>
                <w:sz w:val="20"/>
                <w:szCs w:val="20"/>
                <w:lang w:eastAsia="en-GB"/>
              </w:rPr>
            </w:pPr>
            <w:del w:id="614"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615" w:author="Warwick Wainwright" w:date="2018-07-24T17:27:00Z"/>
                <w:color w:val="000000"/>
                <w:sz w:val="20"/>
                <w:szCs w:val="20"/>
                <w:lang w:eastAsia="en-GB"/>
              </w:rPr>
            </w:pPr>
            <w:del w:id="616"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617" w:author="Warwick Wainwright" w:date="2018-07-24T17:27:00Z"/>
                <w:color w:val="000000"/>
                <w:sz w:val="20"/>
                <w:szCs w:val="20"/>
                <w:lang w:eastAsia="en-GB"/>
              </w:rPr>
            </w:pPr>
            <w:del w:id="618"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619" w:author="Warwick Wainwright" w:date="2018-07-24T17:27:00Z"/>
                <w:color w:val="000000"/>
                <w:sz w:val="20"/>
                <w:szCs w:val="20"/>
                <w:lang w:eastAsia="en-GB"/>
              </w:rPr>
            </w:pPr>
            <w:del w:id="620"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621"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622" w:author="Warwick Wainwright" w:date="2018-07-24T17:27:00Z"/>
                <w:color w:val="000000"/>
                <w:sz w:val="20"/>
                <w:szCs w:val="20"/>
                <w:lang w:eastAsia="en-GB"/>
              </w:rPr>
            </w:pPr>
            <w:del w:id="623"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624" w:author="Warwick Wainwright" w:date="2018-07-24T17:27:00Z"/>
                <w:color w:val="000000"/>
                <w:sz w:val="20"/>
                <w:szCs w:val="20"/>
                <w:lang w:eastAsia="en-GB"/>
              </w:rPr>
            </w:pPr>
            <w:del w:id="625"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626" w:author="Warwick Wainwright" w:date="2018-07-24T17:27:00Z"/>
                <w:color w:val="000000"/>
                <w:sz w:val="20"/>
                <w:szCs w:val="20"/>
                <w:lang w:eastAsia="en-GB"/>
              </w:rPr>
            </w:pPr>
            <w:del w:id="627"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628" w:author="Warwick Wainwright" w:date="2018-07-24T17:27:00Z"/>
                <w:color w:val="000000"/>
                <w:sz w:val="20"/>
                <w:szCs w:val="20"/>
                <w:lang w:eastAsia="en-GB"/>
              </w:rPr>
            </w:pPr>
            <w:del w:id="629"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630"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631" w:author="Warwick Wainwright" w:date="2018-07-24T17:27:00Z"/>
                <w:color w:val="000000"/>
                <w:sz w:val="20"/>
                <w:szCs w:val="20"/>
                <w:lang w:eastAsia="en-GB"/>
              </w:rPr>
            </w:pPr>
            <w:del w:id="632"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633" w:author="Warwick Wainwright" w:date="2018-07-24T17:27:00Z"/>
                <w:color w:val="000000"/>
                <w:sz w:val="20"/>
                <w:szCs w:val="20"/>
                <w:lang w:eastAsia="en-GB"/>
              </w:rPr>
            </w:pPr>
            <w:del w:id="634"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635" w:author="Warwick Wainwright" w:date="2018-07-24T17:27:00Z"/>
                <w:color w:val="000000"/>
                <w:sz w:val="20"/>
                <w:szCs w:val="20"/>
                <w:lang w:eastAsia="en-GB"/>
              </w:rPr>
            </w:pPr>
            <w:del w:id="636"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637" w:author="Warwick Wainwright" w:date="2018-07-24T17:27:00Z"/>
                <w:color w:val="000000"/>
                <w:sz w:val="20"/>
                <w:szCs w:val="20"/>
                <w:lang w:eastAsia="en-GB"/>
              </w:rPr>
            </w:pPr>
            <w:del w:id="638"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639"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640" w:author="Warwick Wainwright" w:date="2018-07-24T17:27:00Z"/>
                <w:color w:val="000000"/>
                <w:sz w:val="20"/>
                <w:szCs w:val="20"/>
                <w:lang w:eastAsia="en-GB"/>
              </w:rPr>
            </w:pPr>
            <w:del w:id="641"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642" w:author="Warwick Wainwright" w:date="2018-07-24T17:27:00Z"/>
                <w:color w:val="000000"/>
                <w:sz w:val="20"/>
                <w:szCs w:val="20"/>
                <w:lang w:eastAsia="en-GB"/>
              </w:rPr>
            </w:pPr>
            <w:del w:id="643"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644" w:author="Warwick Wainwright" w:date="2018-07-24T17:27:00Z"/>
                <w:color w:val="000000"/>
                <w:sz w:val="20"/>
                <w:szCs w:val="20"/>
                <w:lang w:eastAsia="en-GB"/>
              </w:rPr>
            </w:pPr>
            <w:del w:id="645"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646" w:author="Warwick Wainwright" w:date="2018-07-24T17:27:00Z"/>
                <w:color w:val="000000"/>
                <w:sz w:val="20"/>
                <w:szCs w:val="20"/>
                <w:lang w:eastAsia="en-GB"/>
              </w:rPr>
            </w:pPr>
            <w:del w:id="647"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648" w:author="Warwick Wainwright" w:date="2018-07-24T17:42:00Z"/>
          <w:bCs/>
        </w:rPr>
      </w:pPr>
      <w:del w:id="649"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650"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651" w:author="MORAN Dominic" w:date="2018-07-14T03:03:00Z">
        <w:del w:id="652" w:author="Warwick Wainwright" w:date="2018-07-24T17:42:00Z">
          <w:r w:rsidR="00686B8E" w:rsidDel="00515644">
            <w:rPr>
              <w:bCs/>
            </w:rPr>
            <w:delText>,</w:delText>
          </w:r>
        </w:del>
      </w:ins>
      <w:del w:id="653"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654"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655" w:author="Warwick Wainwright" w:date="2018-07-24T17:42:00Z">
        <w:r w:rsidRPr="00835DD8" w:rsidDel="00515644">
          <w:rPr>
            <w:bCs/>
          </w:rPr>
          <w:delText xml:space="preserve">. Only </w:delText>
        </w:r>
        <w:r w:rsidR="00E65369" w:rsidDel="00515644">
          <w:rPr>
            <w:bCs/>
          </w:rPr>
          <w:lastRenderedPageBreak/>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656" w:author="Warwick Wainwright" w:date="2018-07-24T17:50:00Z"/>
          <w:bCs/>
        </w:rPr>
      </w:pPr>
      <w:r w:rsidRPr="003A75DD">
        <w:rPr>
          <w:bCs/>
        </w:rPr>
        <w:t xml:space="preserve">To determine </w:t>
      </w:r>
      <w:r w:rsidRPr="00F71D0D">
        <w:rPr>
          <w:bCs/>
        </w:rPr>
        <w:t xml:space="preserve">how </w:t>
      </w:r>
      <w:del w:id="657" w:author="MORAN Dominic" w:date="2018-07-14T15:02:00Z">
        <w:r w:rsidRPr="00F71D0D" w:rsidDel="00A30C46">
          <w:rPr>
            <w:bCs/>
          </w:rPr>
          <w:delText xml:space="preserve">proximate threats, including </w:delText>
        </w:r>
      </w:del>
      <w:r w:rsidRPr="00F71D0D">
        <w:rPr>
          <w:bCs/>
        </w:rPr>
        <w:t>intensification</w:t>
      </w:r>
      <w:del w:id="658"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659"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660" w:author="MORAN Dominic" w:date="2018-07-14T15:01:00Z">
        <w:r w:rsidR="00A30C46">
          <w:rPr>
            <w:bCs/>
          </w:rPr>
          <w:t>;</w:t>
        </w:r>
      </w:ins>
      <w:del w:id="661"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662" w:author="MORAN Dominic" w:date="2018-07-14T15:01:00Z">
        <w:r w:rsidR="00A30C46">
          <w:rPr>
            <w:bCs/>
          </w:rPr>
          <w:t xml:space="preserve"> the activity</w:t>
        </w:r>
      </w:ins>
      <w:del w:id="663"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664"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665" w:author="MORAN Dominic" w:date="2018-07-14T15:03:00Z">
        <w:r w:rsidR="00A30C46">
          <w:t>in</w:t>
        </w:r>
      </w:ins>
      <w:del w:id="666" w:author="MORAN Dominic" w:date="2018-07-14T15:03:00Z">
        <w:r w:rsidRPr="00AB1184" w:rsidDel="00A30C46">
          <w:delText>associated with specific</w:delText>
        </w:r>
      </w:del>
      <w:r w:rsidRPr="00AB1184">
        <w:t xml:space="preserve"> farming </w:t>
      </w:r>
      <w:del w:id="667" w:author="Warwick Wainwright" w:date="2018-07-24T17:50:00Z">
        <w:r w:rsidRPr="00AB1184" w:rsidDel="00743B15">
          <w:delText>ca</w:delText>
        </w:r>
        <w:r w:rsidR="00622113" w:rsidDel="00743B15">
          <w:delText xml:space="preserve">tegories </w:delText>
        </w:r>
      </w:del>
      <w:ins w:id="668" w:author="Warwick Wainwright" w:date="2018-07-24T17:50:00Z">
        <w:r w:rsidR="00743B15">
          <w:t xml:space="preserve">practices </w:t>
        </w:r>
      </w:ins>
      <w:r w:rsidR="00622113">
        <w:t>over the last 10 years</w:t>
      </w:r>
      <w:ins w:id="669" w:author="Warwick Wainwright" w:date="2018-07-24T17:56:00Z">
        <w:r w:rsidR="00AC2B14">
          <w:t xml:space="preserve"> </w:t>
        </w:r>
      </w:ins>
      <w:ins w:id="670" w:author="Warwick Wainwright" w:date="2018-07-24T17:57:00Z">
        <w:r w:rsidR="00AC2B14">
          <w:t>from</w:t>
        </w:r>
      </w:ins>
      <w:ins w:id="671" w:author="Warwick Wainwright" w:date="2018-07-24T17:56:00Z">
        <w:r w:rsidR="00AC2B14">
          <w:t xml:space="preserve"> respondents</w:t>
        </w:r>
      </w:ins>
      <w:r w:rsidR="008D6DCC">
        <w:t xml:space="preserve">. </w:t>
      </w:r>
      <w:del w:id="672" w:author="Warwick Wainwright" w:date="2018-07-24T17:54:00Z">
        <w:r w:rsidR="008D6DCC" w:rsidDel="00AC2B14">
          <w:delText xml:space="preserve"> </w:delText>
        </w:r>
      </w:del>
      <w:del w:id="673" w:author="Warwick Wainwright" w:date="2018-07-24T17:57:00Z">
        <w:r w:rsidR="008D6DCC" w:rsidDel="00AC2B14">
          <w:delText xml:space="preserve">Note </w:delText>
        </w:r>
        <w:r w:rsidRPr="00AB1184" w:rsidDel="00AC2B14">
          <w:delText xml:space="preserve">farming </w:delText>
        </w:r>
      </w:del>
      <w:del w:id="674" w:author="Warwick Wainwright" w:date="2018-07-24T17:54:00Z">
        <w:r w:rsidRPr="00AB1184" w:rsidDel="00AC2B14">
          <w:delText xml:space="preserve">categories </w:delText>
        </w:r>
      </w:del>
      <w:del w:id="675"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676" w:author="Warwick Wainwright" w:date="2018-07-25T09:59:00Z"/>
          <w:bCs/>
        </w:rPr>
      </w:pPr>
      <w:r>
        <w:rPr>
          <w:bCs/>
        </w:rPr>
        <w:lastRenderedPageBreak/>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677" w:author="MORAN Dominic" w:date="2018-07-14T15:11:00Z">
        <w:r w:rsidR="002E628C">
          <w:rPr>
            <w:bCs/>
          </w:rPr>
          <w:t>s</w:t>
        </w:r>
      </w:ins>
      <w:r w:rsidR="00622113">
        <w:rPr>
          <w:bCs/>
        </w:rPr>
        <w:t xml:space="preserve"> w</w:t>
      </w:r>
      <w:ins w:id="678" w:author="MORAN Dominic" w:date="2018-07-14T15:11:00Z">
        <w:r w:rsidR="002E628C">
          <w:rPr>
            <w:bCs/>
          </w:rPr>
          <w:t>ere</w:t>
        </w:r>
      </w:ins>
      <w:del w:id="679" w:author="MORAN Dominic" w:date="2018-07-14T15:11:00Z">
        <w:r w:rsidR="00622113" w:rsidDel="002E628C">
          <w:rPr>
            <w:bCs/>
          </w:rPr>
          <w:delText>as</w:delText>
        </w:r>
      </w:del>
      <w:r w:rsidR="0087558F">
        <w:rPr>
          <w:bCs/>
        </w:rPr>
        <w:t xml:space="preserve"> t</w:t>
      </w:r>
      <w:r w:rsidR="001B639D" w:rsidRPr="001B639D">
        <w:rPr>
          <w:bCs/>
        </w:rPr>
        <w:t>he most</w:t>
      </w:r>
      <w:ins w:id="680" w:author="MORAN Dominic" w:date="2018-07-14T15:11:00Z">
        <w:r w:rsidR="002E628C">
          <w:rPr>
            <w:bCs/>
          </w:rPr>
          <w:t xml:space="preserve"> frequently kept</w:t>
        </w:r>
      </w:ins>
      <w:del w:id="681"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682" w:author="Warwick Wainwright" w:date="2018-07-25T09:39:00Z">
        <w:r w:rsidR="001D00E9">
          <w:rPr>
            <w:bCs/>
          </w:rPr>
          <w:t xml:space="preserve">The </w:t>
        </w:r>
      </w:ins>
      <w:ins w:id="683" w:author="Warwick Wainwright" w:date="2018-07-25T09:41:00Z">
        <w:r w:rsidR="001D00E9">
          <w:rPr>
            <w:bCs/>
          </w:rPr>
          <w:t xml:space="preserve">highest number of breeds reported was for </w:t>
        </w:r>
      </w:ins>
      <w:ins w:id="684" w:author="Warwick Wainwright" w:date="2018-07-25T09:43:00Z">
        <w:r w:rsidR="001D00E9">
          <w:rPr>
            <w:bCs/>
          </w:rPr>
          <w:t xml:space="preserve">pigs, </w:t>
        </w:r>
      </w:ins>
      <w:ins w:id="685" w:author="Warwick Wainwright" w:date="2018-07-25T09:44:00Z">
        <w:r w:rsidR="001D00E9">
          <w:rPr>
            <w:bCs/>
          </w:rPr>
          <w:t xml:space="preserve">while buffalo had the least. The most popular breed was the Romanian Buffalo, accounting for </w:t>
        </w:r>
      </w:ins>
      <w:ins w:id="686" w:author="Warwick Wainwright" w:date="2018-07-25T09:45:00Z">
        <w:r w:rsidR="001D00E9">
          <w:rPr>
            <w:bCs/>
          </w:rPr>
          <w:t xml:space="preserve">83% of the </w:t>
        </w:r>
        <w:r w:rsidR="00D03C95">
          <w:rPr>
            <w:bCs/>
          </w:rPr>
          <w:t xml:space="preserve">Buffalo population while the least popular breed was the Large White, </w:t>
        </w:r>
      </w:ins>
      <w:ins w:id="687" w:author="Warwick Wainwright" w:date="2018-07-25T09:46:00Z">
        <w:r w:rsidR="00D03C95">
          <w:rPr>
            <w:bCs/>
          </w:rPr>
          <w:t>accounting</w:t>
        </w:r>
      </w:ins>
      <w:ins w:id="688" w:author="Warwick Wainwright" w:date="2018-07-25T09:45:00Z">
        <w:r w:rsidR="00D03C95">
          <w:rPr>
            <w:bCs/>
          </w:rPr>
          <w:t xml:space="preserve"> </w:t>
        </w:r>
      </w:ins>
      <w:ins w:id="689" w:author="Warwick Wainwright" w:date="2018-07-25T09:46:00Z">
        <w:r w:rsidR="00BA2C3E">
          <w:rPr>
            <w:bCs/>
          </w:rPr>
          <w:t xml:space="preserve">for 37% of all </w:t>
        </w:r>
      </w:ins>
      <w:ins w:id="690" w:author="Warwick Wainwright" w:date="2018-07-25T09:48:00Z">
        <w:r w:rsidR="00BA2C3E">
          <w:rPr>
            <w:bCs/>
          </w:rPr>
          <w:t xml:space="preserve">the pig population. </w:t>
        </w:r>
      </w:ins>
      <w:ins w:id="691" w:author="Warwick Wainwright" w:date="2018-07-25T09:52:00Z">
        <w:r w:rsidR="00BA2C3E">
          <w:rPr>
            <w:bCs/>
          </w:rPr>
          <w:t xml:space="preserve">This suggests farmers have optimised </w:t>
        </w:r>
      </w:ins>
      <w:ins w:id="692" w:author="Warwick Wainwright" w:date="2018-07-25T09:53:00Z">
        <w:r w:rsidR="00BA2C3E">
          <w:rPr>
            <w:bCs/>
          </w:rPr>
          <w:t xml:space="preserve">breed selection for their local production systems – that </w:t>
        </w:r>
        <w:r w:rsidR="00DC0D61">
          <w:rPr>
            <w:bCs/>
          </w:rPr>
          <w:t>are marginal and extensive.</w:t>
        </w:r>
      </w:ins>
      <w:ins w:id="693" w:author="Warwick Wainwright" w:date="2018-07-25T09:59:00Z">
        <w:r w:rsidR="00DC0D61">
          <w:rPr>
            <w:bCs/>
          </w:rPr>
          <w:t xml:space="preserve"> </w:t>
        </w:r>
      </w:ins>
      <w:del w:id="694" w:author="Warwick Wainwright" w:date="2018-07-25T09:50:00Z">
        <w:r w:rsidR="001C2F22" w:rsidDel="00BA2C3E">
          <w:rPr>
            <w:bCs/>
          </w:rPr>
          <w:delText>Breed diversity</w:delText>
        </w:r>
      </w:del>
      <w:del w:id="695"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696" w:author="MORAN Dominic" w:date="2018-07-14T15:13:00Z">
        <w:del w:id="697" w:author="Warwick Wainwright" w:date="2018-07-24T18:22:00Z">
          <w:r w:rsidR="002E628C" w:rsidDel="003E049C">
            <w:rPr>
              <w:bCs/>
            </w:rPr>
            <w:delText xml:space="preserve">and </w:delText>
          </w:r>
        </w:del>
      </w:ins>
      <w:del w:id="698" w:author="Warwick Wainwright" w:date="2018-07-24T18:22:00Z">
        <w:r w:rsidR="001C2F22" w:rsidDel="003E049C">
          <w:rPr>
            <w:bCs/>
          </w:rPr>
          <w:delText>was similar across all farm animals</w:delText>
        </w:r>
      </w:del>
      <w:del w:id="699" w:author="Warwick Wainwright" w:date="2018-07-25T09:50:00Z">
        <w:r w:rsidR="001C2F22" w:rsidDel="00BA2C3E">
          <w:rPr>
            <w:bCs/>
          </w:rPr>
          <w:delText xml:space="preserve">. </w:delText>
        </w:r>
      </w:del>
      <w:del w:id="700"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701"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702"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context.</w:t>
      </w:r>
      <w:ins w:id="703" w:author="Warwick Wainwright" w:date="2018-07-25T10:00:00Z">
        <w:r w:rsidR="00DC0D61">
          <w:rPr>
            <w:bCs/>
          </w:rPr>
          <w:t xml:space="preserve"> This suggest</w:t>
        </w:r>
      </w:ins>
      <w:ins w:id="704" w:author="Warwick Wainwright" w:date="2018-07-25T10:04:00Z">
        <w:r w:rsidR="00DC0D61">
          <w:rPr>
            <w:bCs/>
          </w:rPr>
          <w:t>s</w:t>
        </w:r>
      </w:ins>
      <w:ins w:id="705" w:author="Warwick Wainwright" w:date="2018-07-25T10:00:00Z">
        <w:r w:rsidR="00DC0D61">
          <w:rPr>
            <w:bCs/>
          </w:rPr>
          <w:t xml:space="preserve"> rare horse breeds</w:t>
        </w:r>
      </w:ins>
      <w:ins w:id="706" w:author="Warwick Wainwright" w:date="2018-07-25T10:03:00Z">
        <w:r w:rsidR="00DC0D61">
          <w:rPr>
            <w:bCs/>
          </w:rPr>
          <w:t xml:space="preserve"> may not possess</w:t>
        </w:r>
      </w:ins>
      <w:ins w:id="707" w:author="Warwick Wainwright" w:date="2018-07-25T10:04:00Z">
        <w:r w:rsidR="00DC0D61">
          <w:rPr>
            <w:bCs/>
          </w:rPr>
          <w:t xml:space="preserve"> farmer preferences for horse breed characteristics and hence are undersupplied. </w:t>
        </w:r>
      </w:ins>
      <w:ins w:id="708"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709"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710" w:author="Warwick Wainwright" w:date="2018-07-25T09:29:00Z">
        <w:r w:rsidR="00672EBF">
          <w:rPr>
            <w:bCs/>
          </w:rPr>
          <w:t>frequency on respondent farms</w:t>
        </w:r>
      </w:ins>
      <w:ins w:id="711" w:author="Warwick Wainwright" w:date="2018-07-25T09:31:00Z">
        <w:r w:rsidR="00672EBF">
          <w:rPr>
            <w:bCs/>
          </w:rPr>
          <w:t xml:space="preserve">, number of breeds reported, most popular breed and </w:t>
        </w:r>
      </w:ins>
      <w:del w:id="712" w:author="Warwick Wainwright" w:date="2018-07-25T09:32:00Z">
        <w:r w:rsidRPr="001B639D" w:rsidDel="00672EBF">
          <w:rPr>
            <w:bCs/>
          </w:rPr>
          <w:delText xml:space="preserve">incidence among farms surveyed alongside number </w:delText>
        </w:r>
      </w:del>
      <w:ins w:id="713"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714"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715"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716" w:author="Warwick Wainwright" w:date="2018-07-25T09:36:00Z"/>
                <w:b/>
                <w:bCs/>
                <w:color w:val="000000"/>
                <w:sz w:val="20"/>
                <w:szCs w:val="20"/>
                <w:lang w:eastAsia="en-GB"/>
              </w:rPr>
            </w:pPr>
            <w:ins w:id="717"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718" w:author="Warwick Wainwright" w:date="2018-07-25T09:36:00Z"/>
                <w:b/>
                <w:bCs/>
                <w:color w:val="000000"/>
                <w:sz w:val="20"/>
                <w:szCs w:val="20"/>
                <w:lang w:eastAsia="en-GB"/>
              </w:rPr>
            </w:pPr>
            <w:ins w:id="719"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720" w:author="Warwick Wainwright" w:date="2018-07-25T09:36:00Z"/>
                <w:b/>
                <w:bCs/>
                <w:color w:val="000000"/>
                <w:sz w:val="20"/>
                <w:szCs w:val="20"/>
                <w:lang w:eastAsia="en-GB"/>
              </w:rPr>
            </w:pPr>
            <w:ins w:id="721"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722" w:author="Warwick Wainwright" w:date="2018-07-25T09:36:00Z"/>
                <w:b/>
                <w:bCs/>
                <w:color w:val="000000"/>
                <w:sz w:val="20"/>
                <w:szCs w:val="20"/>
                <w:lang w:eastAsia="en-GB"/>
              </w:rPr>
            </w:pPr>
            <w:ins w:id="723"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724" w:author="Warwick Wainwright" w:date="2018-07-25T09:36:00Z"/>
                <w:b/>
                <w:bCs/>
                <w:color w:val="000000"/>
                <w:sz w:val="20"/>
                <w:szCs w:val="20"/>
                <w:lang w:eastAsia="en-GB"/>
              </w:rPr>
            </w:pPr>
            <w:ins w:id="725"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726" w:author="Warwick Wainwright" w:date="2018-07-25T09:36:00Z"/>
                <w:b/>
                <w:bCs/>
                <w:color w:val="000000"/>
                <w:sz w:val="20"/>
                <w:szCs w:val="20"/>
                <w:lang w:eastAsia="en-GB"/>
              </w:rPr>
            </w:pPr>
            <w:ins w:id="727"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728"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729" w:author="Warwick Wainwright" w:date="2018-07-25T09:36:00Z"/>
                <w:color w:val="000000"/>
                <w:sz w:val="20"/>
                <w:szCs w:val="20"/>
                <w:lang w:eastAsia="en-GB"/>
              </w:rPr>
            </w:pPr>
            <w:ins w:id="730"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731" w:author="Warwick Wainwright" w:date="2018-07-25T09:36:00Z"/>
                <w:color w:val="000000"/>
                <w:sz w:val="20"/>
                <w:szCs w:val="20"/>
                <w:lang w:eastAsia="en-GB"/>
              </w:rPr>
            </w:pPr>
            <w:ins w:id="732"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733" w:author="Warwick Wainwright" w:date="2018-07-25T09:36:00Z"/>
                <w:color w:val="000000"/>
                <w:sz w:val="20"/>
                <w:szCs w:val="20"/>
                <w:lang w:eastAsia="en-GB"/>
              </w:rPr>
            </w:pPr>
            <w:ins w:id="734"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735" w:author="Warwick Wainwright" w:date="2018-07-25T09:36:00Z"/>
                <w:color w:val="000000"/>
                <w:sz w:val="20"/>
                <w:szCs w:val="20"/>
                <w:lang w:eastAsia="en-GB"/>
              </w:rPr>
            </w:pPr>
            <w:proofErr w:type="spellStart"/>
            <w:ins w:id="736"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737" w:author="Warwick Wainwright" w:date="2018-07-25T09:36:00Z"/>
                <w:color w:val="000000"/>
                <w:sz w:val="20"/>
                <w:szCs w:val="20"/>
                <w:lang w:eastAsia="en-GB"/>
              </w:rPr>
            </w:pPr>
            <w:ins w:id="738"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739"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740" w:author="Warwick Wainwright" w:date="2018-07-25T09:36:00Z"/>
                <w:color w:val="000000"/>
                <w:sz w:val="20"/>
                <w:szCs w:val="20"/>
                <w:lang w:eastAsia="en-GB"/>
              </w:rPr>
            </w:pPr>
            <w:ins w:id="741"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742" w:author="Warwick Wainwright" w:date="2018-07-25T09:36:00Z"/>
                <w:color w:val="000000"/>
                <w:sz w:val="20"/>
                <w:szCs w:val="20"/>
                <w:lang w:eastAsia="en-GB"/>
              </w:rPr>
            </w:pPr>
            <w:ins w:id="743"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744" w:author="Warwick Wainwright" w:date="2018-07-25T09:36:00Z"/>
                <w:color w:val="000000"/>
                <w:sz w:val="20"/>
                <w:szCs w:val="20"/>
                <w:lang w:eastAsia="en-GB"/>
              </w:rPr>
            </w:pPr>
            <w:ins w:id="745"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746" w:author="Warwick Wainwright" w:date="2018-07-25T09:36:00Z"/>
                <w:color w:val="000000"/>
                <w:sz w:val="20"/>
                <w:szCs w:val="20"/>
                <w:lang w:eastAsia="en-GB"/>
              </w:rPr>
            </w:pPr>
            <w:ins w:id="747"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748" w:author="Warwick Wainwright" w:date="2018-07-25T09:36:00Z"/>
                <w:color w:val="000000"/>
                <w:sz w:val="20"/>
                <w:szCs w:val="20"/>
                <w:lang w:eastAsia="en-GB"/>
              </w:rPr>
            </w:pPr>
            <w:ins w:id="749"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750"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751" w:author="Warwick Wainwright" w:date="2018-07-25T09:36:00Z"/>
                <w:color w:val="000000"/>
                <w:sz w:val="20"/>
                <w:szCs w:val="20"/>
                <w:lang w:eastAsia="en-GB"/>
              </w:rPr>
            </w:pPr>
            <w:ins w:id="752"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753" w:author="Warwick Wainwright" w:date="2018-07-25T09:36:00Z"/>
                <w:color w:val="000000"/>
                <w:sz w:val="20"/>
                <w:szCs w:val="20"/>
                <w:lang w:eastAsia="en-GB"/>
              </w:rPr>
            </w:pPr>
            <w:ins w:id="754"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755" w:author="Warwick Wainwright" w:date="2018-07-25T09:36:00Z"/>
                <w:color w:val="000000"/>
                <w:sz w:val="20"/>
                <w:szCs w:val="20"/>
                <w:lang w:eastAsia="en-GB"/>
              </w:rPr>
            </w:pPr>
            <w:ins w:id="756"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757" w:author="Warwick Wainwright" w:date="2018-07-25T09:36:00Z"/>
                <w:color w:val="000000"/>
                <w:sz w:val="20"/>
                <w:szCs w:val="20"/>
                <w:lang w:eastAsia="en-GB"/>
              </w:rPr>
            </w:pPr>
            <w:ins w:id="758"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759" w:author="Warwick Wainwright" w:date="2018-07-25T09:36:00Z"/>
                <w:color w:val="000000"/>
                <w:sz w:val="20"/>
                <w:szCs w:val="20"/>
                <w:lang w:eastAsia="en-GB"/>
              </w:rPr>
            </w:pPr>
            <w:ins w:id="760"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761"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762" w:author="Warwick Wainwright" w:date="2018-07-25T09:36:00Z"/>
                <w:color w:val="000000"/>
                <w:sz w:val="20"/>
                <w:szCs w:val="20"/>
                <w:lang w:eastAsia="en-GB"/>
              </w:rPr>
            </w:pPr>
            <w:ins w:id="763"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764" w:author="Warwick Wainwright" w:date="2018-07-25T09:36:00Z"/>
                <w:color w:val="000000"/>
                <w:sz w:val="20"/>
                <w:szCs w:val="20"/>
                <w:lang w:eastAsia="en-GB"/>
              </w:rPr>
            </w:pPr>
            <w:ins w:id="765"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766" w:author="Warwick Wainwright" w:date="2018-07-25T09:36:00Z"/>
                <w:color w:val="000000"/>
                <w:sz w:val="20"/>
                <w:szCs w:val="20"/>
                <w:lang w:eastAsia="en-GB"/>
              </w:rPr>
            </w:pPr>
            <w:ins w:id="767"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768" w:author="Warwick Wainwright" w:date="2018-07-25T09:36:00Z"/>
                <w:color w:val="000000"/>
                <w:sz w:val="20"/>
                <w:szCs w:val="20"/>
                <w:lang w:eastAsia="en-GB"/>
              </w:rPr>
            </w:pPr>
            <w:ins w:id="769"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770" w:author="Warwick Wainwright" w:date="2018-07-25T09:36:00Z"/>
                <w:color w:val="000000"/>
                <w:sz w:val="20"/>
                <w:szCs w:val="20"/>
                <w:lang w:eastAsia="en-GB"/>
              </w:rPr>
            </w:pPr>
            <w:ins w:id="771"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772"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773" w:author="Warwick Wainwright" w:date="2018-07-25T09:36:00Z"/>
                <w:color w:val="000000"/>
                <w:sz w:val="20"/>
                <w:szCs w:val="20"/>
                <w:lang w:eastAsia="en-GB"/>
              </w:rPr>
            </w:pPr>
            <w:ins w:id="774"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775" w:author="Warwick Wainwright" w:date="2018-07-25T09:36:00Z"/>
                <w:color w:val="000000"/>
                <w:sz w:val="20"/>
                <w:szCs w:val="20"/>
                <w:lang w:eastAsia="en-GB"/>
              </w:rPr>
            </w:pPr>
            <w:ins w:id="776"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777" w:author="Warwick Wainwright" w:date="2018-07-25T09:36:00Z"/>
                <w:color w:val="000000"/>
                <w:sz w:val="20"/>
                <w:szCs w:val="20"/>
                <w:lang w:eastAsia="en-GB"/>
              </w:rPr>
            </w:pPr>
            <w:ins w:id="778"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779" w:author="Warwick Wainwright" w:date="2018-07-25T09:36:00Z"/>
                <w:color w:val="000000"/>
                <w:sz w:val="20"/>
                <w:szCs w:val="20"/>
                <w:lang w:eastAsia="en-GB"/>
              </w:rPr>
            </w:pPr>
            <w:proofErr w:type="spellStart"/>
            <w:ins w:id="780"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781" w:author="Warwick Wainwright" w:date="2018-07-25T09:36:00Z"/>
                <w:color w:val="000000"/>
                <w:sz w:val="20"/>
                <w:szCs w:val="20"/>
                <w:lang w:eastAsia="en-GB"/>
              </w:rPr>
            </w:pPr>
            <w:ins w:id="782"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783"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784" w:author="Warwick Wainwright" w:date="2018-07-25T09:36:00Z"/>
                <w:color w:val="000000"/>
                <w:sz w:val="20"/>
                <w:szCs w:val="20"/>
                <w:lang w:eastAsia="en-GB"/>
              </w:rPr>
            </w:pPr>
            <w:ins w:id="785"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786" w:author="Warwick Wainwright" w:date="2018-07-25T09:36:00Z"/>
                <w:color w:val="000000"/>
                <w:sz w:val="20"/>
                <w:szCs w:val="20"/>
                <w:lang w:eastAsia="en-GB"/>
              </w:rPr>
            </w:pPr>
            <w:ins w:id="787"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788" w:author="Warwick Wainwright" w:date="2018-07-25T09:36:00Z"/>
                <w:color w:val="000000"/>
                <w:sz w:val="20"/>
                <w:szCs w:val="20"/>
                <w:lang w:eastAsia="en-GB"/>
              </w:rPr>
            </w:pPr>
            <w:ins w:id="789"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790" w:author="Warwick Wainwright" w:date="2018-07-25T09:36:00Z"/>
                <w:color w:val="000000"/>
                <w:sz w:val="20"/>
                <w:szCs w:val="20"/>
                <w:lang w:eastAsia="en-GB"/>
              </w:rPr>
            </w:pPr>
            <w:ins w:id="791"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792" w:author="Warwick Wainwright" w:date="2018-07-25T09:36:00Z"/>
                <w:color w:val="000000"/>
                <w:sz w:val="20"/>
                <w:szCs w:val="20"/>
                <w:lang w:eastAsia="en-GB"/>
              </w:rPr>
            </w:pPr>
            <w:ins w:id="793" w:author="Warwick Wainwright" w:date="2018-07-25T09:36:00Z">
              <w:r w:rsidRPr="001D00E9">
                <w:rPr>
                  <w:color w:val="000000"/>
                  <w:sz w:val="20"/>
                  <w:szCs w:val="20"/>
                  <w:lang w:eastAsia="en-GB"/>
                </w:rPr>
                <w:t>13</w:t>
              </w:r>
            </w:ins>
          </w:p>
        </w:tc>
      </w:tr>
    </w:tbl>
    <w:p w14:paraId="5A9B8B9E" w14:textId="77ED4D7D" w:rsidR="003E049C" w:rsidRDefault="00A51310" w:rsidP="00D67863">
      <w:pPr>
        <w:spacing w:line="240" w:lineRule="auto"/>
        <w:rPr>
          <w:ins w:id="794" w:author="Warwick Wainwright" w:date="2018-07-26T19:00:00Z"/>
          <w:bCs/>
          <w:sz w:val="18"/>
          <w:szCs w:val="18"/>
        </w:rPr>
        <w:pPrChange w:id="795" w:author="Warwick Wainwright" w:date="2018-07-26T19:00:00Z">
          <w:pPr/>
        </w:pPrChange>
      </w:pPr>
      <w:ins w:id="796" w:author="Warwick Wainwright" w:date="2018-07-26T18:58:00Z">
        <w:r w:rsidRPr="00D67863">
          <w:rPr>
            <w:bCs/>
            <w:sz w:val="18"/>
            <w:szCs w:val="18"/>
            <w:rPrChange w:id="797" w:author="Warwick Wainwright" w:date="2018-07-26T19:00:00Z">
              <w:rPr>
                <w:bCs/>
              </w:rPr>
            </w:rPrChange>
          </w:rPr>
          <w:t xml:space="preserve">* </w:t>
        </w:r>
      </w:ins>
      <w:ins w:id="798" w:author="Warwick Wainwright" w:date="2018-07-26T18:59:00Z">
        <w:r w:rsidRPr="00D67863">
          <w:rPr>
            <w:bCs/>
            <w:sz w:val="18"/>
            <w:szCs w:val="18"/>
            <w:rPrChange w:id="799" w:author="Warwick Wainwright" w:date="2018-07-26T19:00:00Z">
              <w:rPr>
                <w:bCs/>
              </w:rPr>
            </w:rPrChange>
          </w:rPr>
          <w:t xml:space="preserve">Percentage abundance was calculated as the number of </w:t>
        </w:r>
        <w:r w:rsidR="00D67863" w:rsidRPr="00D67863">
          <w:rPr>
            <w:bCs/>
            <w:sz w:val="18"/>
            <w:szCs w:val="18"/>
            <w:rPrChange w:id="800" w:author="Warwick Wainwright" w:date="2018-07-26T19:00:00Z">
              <w:rPr>
                <w:bCs/>
              </w:rPr>
            </w:rPrChange>
          </w:rPr>
          <w:t xml:space="preserve">farm animals in our sample that </w:t>
        </w:r>
      </w:ins>
      <w:ins w:id="801" w:author="Warwick Wainwright" w:date="2018-07-26T19:00:00Z">
        <w:r w:rsidR="00D67863" w:rsidRPr="00D67863">
          <w:rPr>
            <w:bCs/>
            <w:sz w:val="18"/>
            <w:szCs w:val="18"/>
            <w:rPrChange w:id="802" w:author="Warwick Wainwright" w:date="2018-07-26T19:00:00Z">
              <w:rPr>
                <w:bCs/>
              </w:rPr>
            </w:rPrChange>
          </w:rPr>
          <w:t>correspond</w:t>
        </w:r>
      </w:ins>
      <w:ins w:id="803" w:author="Warwick Wainwright" w:date="2018-07-26T18:59:00Z">
        <w:r w:rsidR="00D67863" w:rsidRPr="00D67863">
          <w:rPr>
            <w:bCs/>
            <w:sz w:val="18"/>
            <w:szCs w:val="18"/>
            <w:rPrChange w:id="804" w:author="Warwick Wainwright" w:date="2018-07-26T19:00:00Z">
              <w:rPr>
                <w:bCs/>
              </w:rPr>
            </w:rPrChange>
          </w:rPr>
          <w:t xml:space="preserve"> </w:t>
        </w:r>
      </w:ins>
      <w:ins w:id="805" w:author="Warwick Wainwright" w:date="2018-07-26T19:00:00Z">
        <w:r w:rsidR="00D67863" w:rsidRPr="00D67863">
          <w:rPr>
            <w:bCs/>
            <w:sz w:val="18"/>
            <w:szCs w:val="18"/>
            <w:rPrChange w:id="806" w:author="Warwick Wainwright" w:date="2018-07-26T19:00:00Z">
              <w:rPr>
                <w:bCs/>
              </w:rPr>
            </w:rPrChange>
          </w:rPr>
          <w:t>to a specific breed</w:t>
        </w:r>
      </w:ins>
    </w:p>
    <w:p w14:paraId="2F275C4A" w14:textId="77777777" w:rsidR="00D67863" w:rsidRPr="00D67863" w:rsidRDefault="00D67863" w:rsidP="00D67863">
      <w:pPr>
        <w:spacing w:line="240" w:lineRule="auto"/>
        <w:rPr>
          <w:bCs/>
          <w:sz w:val="18"/>
          <w:szCs w:val="18"/>
          <w:rPrChange w:id="807" w:author="Warwick Wainwright" w:date="2018-07-26T19:00:00Z">
            <w:rPr>
              <w:bCs/>
            </w:rPr>
          </w:rPrChange>
        </w:rPr>
        <w:pPrChange w:id="808" w:author="Warwick Wainwright" w:date="2018-07-26T19:00:00Z">
          <w:pPr/>
        </w:pPrChange>
      </w:pPr>
      <w:bookmarkStart w:id="809" w:name="_GoBack"/>
      <w:bookmarkEnd w:id="809"/>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810"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811" w:author="Warwick Wainwright" w:date="2018-07-24T18:34:00Z"/>
                <w:bCs/>
                <w:sz w:val="20"/>
                <w:szCs w:val="20"/>
              </w:rPr>
            </w:pPr>
            <w:del w:id="812"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813" w:author="Warwick Wainwright" w:date="2018-07-24T18:34:00Z"/>
                <w:bCs/>
                <w:sz w:val="20"/>
                <w:szCs w:val="20"/>
              </w:rPr>
            </w:pPr>
            <w:del w:id="814"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815" w:author="Warwick Wainwright" w:date="2018-07-24T18:34:00Z"/>
                <w:bCs/>
                <w:sz w:val="20"/>
                <w:szCs w:val="20"/>
              </w:rPr>
            </w:pPr>
            <w:del w:id="816"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817" w:author="Warwick Wainwright" w:date="2018-07-24T18:34:00Z"/>
                <w:bCs/>
                <w:sz w:val="20"/>
                <w:szCs w:val="20"/>
              </w:rPr>
            </w:pPr>
            <w:del w:id="818"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819"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820" w:author="Warwick Wainwright" w:date="2018-07-24T18:34:00Z"/>
                <w:bCs/>
                <w:sz w:val="20"/>
                <w:szCs w:val="20"/>
              </w:rPr>
            </w:pPr>
            <w:del w:id="821"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822" w:author="Warwick Wainwright" w:date="2018-07-24T18:34:00Z"/>
                <w:bCs/>
                <w:sz w:val="20"/>
                <w:szCs w:val="20"/>
              </w:rPr>
            </w:pPr>
            <w:del w:id="823"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824" w:author="Warwick Wainwright" w:date="2018-07-24T18:34:00Z"/>
                <w:bCs/>
                <w:sz w:val="20"/>
                <w:szCs w:val="20"/>
              </w:rPr>
            </w:pPr>
            <w:del w:id="825"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826" w:author="Warwick Wainwright" w:date="2018-07-24T18:34:00Z"/>
                <w:bCs/>
                <w:sz w:val="20"/>
                <w:szCs w:val="20"/>
              </w:rPr>
            </w:pPr>
            <w:del w:id="827"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828"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829" w:author="Warwick Wainwright" w:date="2018-07-24T18:34:00Z"/>
                <w:bCs/>
                <w:sz w:val="20"/>
                <w:szCs w:val="20"/>
              </w:rPr>
            </w:pPr>
            <w:del w:id="830"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831" w:author="Warwick Wainwright" w:date="2018-07-24T18:34:00Z"/>
                <w:bCs/>
                <w:sz w:val="20"/>
                <w:szCs w:val="20"/>
              </w:rPr>
            </w:pPr>
            <w:del w:id="832"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833" w:author="Warwick Wainwright" w:date="2018-07-24T18:34:00Z"/>
                <w:bCs/>
                <w:sz w:val="20"/>
                <w:szCs w:val="20"/>
              </w:rPr>
            </w:pPr>
            <w:del w:id="834"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835" w:author="Warwick Wainwright" w:date="2018-07-24T18:34:00Z"/>
                <w:bCs/>
                <w:sz w:val="20"/>
                <w:szCs w:val="20"/>
              </w:rPr>
            </w:pPr>
            <w:del w:id="836"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837"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838" w:author="Warwick Wainwright" w:date="2018-07-24T18:34:00Z"/>
                <w:bCs/>
                <w:sz w:val="20"/>
                <w:szCs w:val="20"/>
              </w:rPr>
            </w:pPr>
            <w:del w:id="839" w:author="Warwick Wainwright" w:date="2018-07-24T18:34:00Z">
              <w:r w:rsidRPr="00500F2F" w:rsidDel="003E049C">
                <w:rPr>
                  <w:bCs/>
                  <w:sz w:val="20"/>
                  <w:szCs w:val="20"/>
                </w:rPr>
                <w:lastRenderedPageBreak/>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840" w:author="Warwick Wainwright" w:date="2018-07-24T18:34:00Z"/>
                <w:bCs/>
                <w:sz w:val="20"/>
                <w:szCs w:val="20"/>
              </w:rPr>
            </w:pPr>
            <w:del w:id="841"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842" w:author="Warwick Wainwright" w:date="2018-07-24T18:34:00Z"/>
                <w:bCs/>
                <w:sz w:val="20"/>
                <w:szCs w:val="20"/>
              </w:rPr>
            </w:pPr>
            <w:del w:id="843"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844" w:author="Warwick Wainwright" w:date="2018-07-24T18:34:00Z"/>
                <w:bCs/>
                <w:sz w:val="20"/>
                <w:szCs w:val="20"/>
              </w:rPr>
            </w:pPr>
            <w:del w:id="845"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846"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847" w:author="Warwick Wainwright" w:date="2018-07-24T18:34:00Z"/>
                <w:bCs/>
                <w:sz w:val="20"/>
                <w:szCs w:val="20"/>
              </w:rPr>
            </w:pPr>
            <w:del w:id="848"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849" w:author="Warwick Wainwright" w:date="2018-07-24T18:34:00Z"/>
                <w:bCs/>
                <w:sz w:val="20"/>
                <w:szCs w:val="20"/>
              </w:rPr>
            </w:pPr>
            <w:del w:id="850"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851" w:author="Warwick Wainwright" w:date="2018-07-24T18:34:00Z"/>
                <w:bCs/>
                <w:sz w:val="20"/>
                <w:szCs w:val="20"/>
              </w:rPr>
            </w:pPr>
            <w:del w:id="852"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853" w:author="Warwick Wainwright" w:date="2018-07-24T18:34:00Z"/>
                <w:bCs/>
                <w:sz w:val="20"/>
                <w:szCs w:val="20"/>
              </w:rPr>
            </w:pPr>
            <w:del w:id="854"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855"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856" w:author="Warwick Wainwright" w:date="2018-07-24T18:34:00Z"/>
                <w:bCs/>
                <w:sz w:val="20"/>
                <w:szCs w:val="20"/>
              </w:rPr>
            </w:pPr>
            <w:del w:id="857"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858" w:author="Warwick Wainwright" w:date="2018-07-24T18:34:00Z"/>
                <w:bCs/>
                <w:sz w:val="20"/>
                <w:szCs w:val="20"/>
              </w:rPr>
            </w:pPr>
            <w:del w:id="859"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860" w:author="Warwick Wainwright" w:date="2018-07-24T18:34:00Z"/>
                <w:bCs/>
                <w:sz w:val="20"/>
                <w:szCs w:val="20"/>
              </w:rPr>
            </w:pPr>
            <w:del w:id="861"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862" w:author="Warwick Wainwright" w:date="2018-07-24T18:34:00Z"/>
                <w:bCs/>
                <w:sz w:val="20"/>
                <w:szCs w:val="20"/>
              </w:rPr>
            </w:pPr>
            <w:del w:id="863"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864"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865" w:author="Warwick Wainwright" w:date="2018-07-24T18:34:00Z"/>
                <w:bCs/>
                <w:sz w:val="20"/>
                <w:szCs w:val="20"/>
              </w:rPr>
            </w:pPr>
            <w:del w:id="866"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867" w:author="Warwick Wainwright" w:date="2018-07-24T18:34:00Z"/>
                <w:bCs/>
                <w:sz w:val="20"/>
                <w:szCs w:val="20"/>
              </w:rPr>
            </w:pPr>
            <w:del w:id="868"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869" w:author="Warwick Wainwright" w:date="2018-07-24T18:34:00Z"/>
                <w:bCs/>
                <w:sz w:val="20"/>
                <w:szCs w:val="20"/>
              </w:rPr>
            </w:pPr>
            <w:del w:id="870"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871" w:author="Warwick Wainwright" w:date="2018-07-24T18:34:00Z"/>
                <w:bCs/>
                <w:sz w:val="20"/>
                <w:szCs w:val="20"/>
              </w:rPr>
            </w:pPr>
            <w:del w:id="872"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7E30A85"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873" w:author="MORAN Dominic" w:date="2018-07-14T15:23:00Z">
        <w:r w:rsidR="00E56E29" w:rsidDel="00E51871">
          <w:rPr>
            <w:bCs/>
          </w:rPr>
          <w:delText>have varying</w:delText>
        </w:r>
        <w:r w:rsidR="00E615D7" w:rsidRPr="00E615D7" w:rsidDel="00E51871">
          <w:rPr>
            <w:bCs/>
          </w:rPr>
          <w:delText xml:space="preserve"> demand functions for </w:delText>
        </w:r>
      </w:del>
      <w:ins w:id="874" w:author="MORAN Dominic" w:date="2018-07-14T15:23:00Z">
        <w:r w:rsidR="00E51871">
          <w:rPr>
            <w:bCs/>
          </w:rPr>
          <w:t xml:space="preserve">prefer different </w:t>
        </w:r>
      </w:ins>
      <w:r>
        <w:rPr>
          <w:bCs/>
        </w:rPr>
        <w:t>breed</w:t>
      </w:r>
      <w:r w:rsidR="00E615D7" w:rsidRPr="00E615D7">
        <w:rPr>
          <w:bCs/>
        </w:rPr>
        <w:t xml:space="preserve"> attributes</w:t>
      </w:r>
      <w:del w:id="875"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876" w:author="MORAN Dominic" w:date="2018-07-14T15:23:00Z">
        <w:r w:rsidR="00E615D7" w:rsidRPr="00E615D7" w:rsidDel="00E51871">
          <w:rPr>
            <w:bCs/>
          </w:rPr>
          <w:delText> </w:delText>
        </w:r>
      </w:del>
      <w:del w:id="877"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878"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879" w:author="MORAN Dominic" w:date="2018-07-14T15:24:00Z">
        <w:r w:rsidR="00E51871">
          <w:rPr>
            <w:bCs/>
          </w:rPr>
          <w:t xml:space="preserve">In Figure 4 </w:t>
        </w:r>
      </w:ins>
      <w:del w:id="880"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881" w:author="MORAN Dominic" w:date="2018-07-14T15:25:00Z">
        <w:r w:rsidR="00E51871">
          <w:rPr>
            <w:bCs/>
          </w:rPr>
          <w:t xml:space="preserve">different </w:t>
        </w:r>
      </w:ins>
      <w:del w:id="882"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883" w:author="MORAN Dominic" w:date="2018-07-14T15:25:00Z">
        <w:r w:rsidR="00E51871">
          <w:rPr>
            <w:bCs/>
          </w:rPr>
          <w:t>most important</w:t>
        </w:r>
      </w:ins>
      <w:del w:id="884"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885" w:author="Warwick Wainwright" w:date="2018-07-25T10:10:00Z">
        <w:r w:rsidR="0073798D">
          <w:rPr>
            <w:bCs/>
          </w:rPr>
          <w:t xml:space="preserve"> This </w:t>
        </w:r>
      </w:ins>
      <w:ins w:id="886" w:author="Warwick Wainwright" w:date="2018-07-25T10:11:00Z">
        <w:r w:rsidR="0073798D">
          <w:rPr>
            <w:bCs/>
          </w:rPr>
          <w:t xml:space="preserve">supports </w:t>
        </w:r>
      </w:ins>
      <w:ins w:id="887" w:author="Warwick Wainwright" w:date="2018-07-25T10:17:00Z">
        <w:r w:rsidR="001B1F38">
          <w:rPr>
            <w:bCs/>
          </w:rPr>
          <w:t>work</w:t>
        </w:r>
      </w:ins>
      <w:ins w:id="888" w:author="Warwick Wainwright" w:date="2018-07-25T10:11:00Z">
        <w:r w:rsidR="0073798D">
          <w:rPr>
            <w:bCs/>
          </w:rPr>
          <w:t xml:space="preserve"> suggest</w:t>
        </w:r>
      </w:ins>
      <w:ins w:id="889" w:author="Warwick Wainwright" w:date="2018-07-25T10:13:00Z">
        <w:r w:rsidR="0073798D">
          <w:rPr>
            <w:bCs/>
          </w:rPr>
          <w:t>ing</w:t>
        </w:r>
      </w:ins>
      <w:ins w:id="890" w:author="Warwick Wainwright" w:date="2018-07-25T10:11:00Z">
        <w:r w:rsidR="0073798D">
          <w:rPr>
            <w:bCs/>
          </w:rPr>
          <w:t xml:space="preserve"> rare breed</w:t>
        </w:r>
      </w:ins>
      <w:ins w:id="891" w:author="Warwick Wainwright" w:date="2018-07-25T10:14:00Z">
        <w:r w:rsidR="0073798D">
          <w:rPr>
            <w:bCs/>
          </w:rPr>
          <w:t xml:space="preserve"> adaptability characteristics</w:t>
        </w:r>
      </w:ins>
      <w:ins w:id="892" w:author="Warwick Wainwright" w:date="2018-07-25T10:11:00Z">
        <w:r w:rsidR="0073798D">
          <w:rPr>
            <w:bCs/>
          </w:rPr>
          <w:t xml:space="preserve"> </w:t>
        </w:r>
      </w:ins>
      <w:ins w:id="893" w:author="Warwick Wainwright" w:date="2018-07-25T12:32:00Z">
        <w:r w:rsidR="006F50BB">
          <w:rPr>
            <w:bCs/>
          </w:rPr>
          <w:t>play</w:t>
        </w:r>
      </w:ins>
      <w:ins w:id="894" w:author="Warwick Wainwright" w:date="2018-07-25T10:14:00Z">
        <w:r w:rsidR="0073798D">
          <w:rPr>
            <w:bCs/>
          </w:rPr>
          <w:t xml:space="preserve"> an important </w:t>
        </w:r>
      </w:ins>
      <w:ins w:id="895" w:author="Warwick Wainwright" w:date="2018-07-25T12:32:00Z">
        <w:r w:rsidR="006F50BB">
          <w:rPr>
            <w:bCs/>
          </w:rPr>
          <w:t>role</w:t>
        </w:r>
      </w:ins>
      <w:ins w:id="896" w:author="Warwick Wainwright" w:date="2018-07-25T10:14:00Z">
        <w:r w:rsidR="0073798D">
          <w:rPr>
            <w:bCs/>
          </w:rPr>
          <w:t xml:space="preserve"> within the livestock sector</w:t>
        </w:r>
      </w:ins>
      <w:ins w:id="897" w:author="Warwick Wainwright" w:date="2018-07-25T10:15:00Z">
        <w:r w:rsidR="000860FD">
          <w:rPr>
            <w:bCs/>
          </w:rPr>
          <w:t xml:space="preserve"> not matched by commercial breeds</w:t>
        </w:r>
      </w:ins>
      <w:ins w:id="898" w:author="Warwick Wainwright" w:date="2018-07-25T10:17:00Z">
        <w:r w:rsidR="001B1F38">
          <w:rPr>
            <w:bCs/>
          </w:rPr>
          <w:t xml:space="preserve"> </w:t>
        </w:r>
        <w:r w:rsidR="001B1F38">
          <w:rPr>
            <w:bCs/>
          </w:rPr>
          <w:fldChar w:fldCharType="begin" w:fldLock="1"/>
        </w:r>
      </w:ins>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899" w:author="Warwick Wainwright" w:date="2018-07-25T10:17:00Z">
        <w:r w:rsidR="001B1F38">
          <w:rPr>
            <w:bCs/>
          </w:rPr>
          <w:fldChar w:fldCharType="end"/>
        </w:r>
      </w:ins>
      <w:ins w:id="900" w:author="Warwick Wainwright" w:date="2018-07-25T10:15:00Z">
        <w:r w:rsidR="000860FD">
          <w:rPr>
            <w:bCs/>
          </w:rPr>
          <w:t xml:space="preserve">. </w:t>
        </w:r>
      </w:ins>
      <w:del w:id="901"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lastRenderedPageBreak/>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902" w:author="MORAN Dominic" w:date="2018-07-14T15:27:00Z">
        <w:r w:rsidR="00E51871">
          <w:t>in</w:t>
        </w:r>
      </w:ins>
      <w:del w:id="903" w:author="MORAN Dominic" w:date="2018-07-14T15:27:00Z">
        <w:r w:rsidDel="00E51871">
          <w:delText>for</w:delText>
        </w:r>
      </w:del>
      <w:r>
        <w:t xml:space="preserve"> 1</w:t>
      </w:r>
      <w:r w:rsidRPr="00B15BE1">
        <w:rPr>
          <w:vertAlign w:val="superscript"/>
        </w:rPr>
        <w:t>st</w:t>
      </w:r>
      <w:r>
        <w:t xml:space="preserve"> </w:t>
      </w:r>
      <w:del w:id="904" w:author="MORAN Dominic" w:date="2018-07-14T15:27:00Z">
        <w:r w:rsidDel="00E51871">
          <w:delText xml:space="preserve">rank, </w:delText>
        </w:r>
      </w:del>
      <w:r>
        <w:t>2</w:t>
      </w:r>
      <w:r w:rsidRPr="00B15BE1">
        <w:rPr>
          <w:vertAlign w:val="superscript"/>
        </w:rPr>
        <w:t>nd</w:t>
      </w:r>
      <w:r>
        <w:t xml:space="preserve"> </w:t>
      </w:r>
      <w:del w:id="905"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ins w:id="906" w:author="Warwick Wainwright" w:date="2018-07-25T10:29:00Z">
        <w:r w:rsidR="00CE309D">
          <w:t>s</w:t>
        </w:r>
      </w:ins>
    </w:p>
    <w:p w14:paraId="37B7B7C4" w14:textId="77777777" w:rsidR="00AF7F7A" w:rsidRPr="00AF7F7A" w:rsidRDefault="00AF7F7A" w:rsidP="00AF7F7A">
      <w:pPr>
        <w:pStyle w:val="Firstparagraph"/>
      </w:pPr>
    </w:p>
    <w:p w14:paraId="1E11A535" w14:textId="12B9BB2D" w:rsidR="00622113" w:rsidRDefault="00CE309D" w:rsidP="005878F4">
      <w:ins w:id="907" w:author="Warwick Wainwright" w:date="2018-07-25T10:29:00Z">
        <w:r>
          <w:t>The choice models explore</w:t>
        </w:r>
      </w:ins>
      <w:ins w:id="908" w:author="Warwick Wainwright" w:date="2018-07-25T10:35:00Z">
        <w:r>
          <w:t xml:space="preserve"> the hypothetical contract choices made by </w:t>
        </w:r>
      </w:ins>
      <w:ins w:id="909" w:author="Warwick Wainwright" w:date="2018-07-25T10:40:00Z">
        <w:r w:rsidR="0038579B">
          <w:t>respondents that are</w:t>
        </w:r>
      </w:ins>
      <w:ins w:id="910" w:author="Warwick Wainwright" w:date="2018-07-25T10:35:00Z">
        <w:r>
          <w:t xml:space="preserve"> </w:t>
        </w:r>
      </w:ins>
      <w:ins w:id="911" w:author="Warwick Wainwright" w:date="2018-07-25T10:42:00Z">
        <w:r w:rsidR="0038579B">
          <w:t>dependent</w:t>
        </w:r>
      </w:ins>
      <w:ins w:id="912" w:author="Warwick Wainwright" w:date="2018-07-25T10:35:00Z">
        <w:r>
          <w:t xml:space="preserve"> on information concerning </w:t>
        </w:r>
      </w:ins>
      <w:ins w:id="913" w:author="Warwick Wainwright" w:date="2018-07-25T10:36:00Z">
        <w:r>
          <w:t xml:space="preserve">contract </w:t>
        </w:r>
      </w:ins>
      <w:ins w:id="914" w:author="Warwick Wainwright" w:date="2018-07-25T10:37:00Z">
        <w:r>
          <w:t>attributes</w:t>
        </w:r>
      </w:ins>
      <w:ins w:id="915" w:author="Warwick Wainwright" w:date="2018-07-25T10:36:00Z">
        <w:r>
          <w:t xml:space="preserve"> and respondent/farm </w:t>
        </w:r>
      </w:ins>
      <w:ins w:id="916" w:author="Warwick Wainwright" w:date="2018-07-25T10:37:00Z">
        <w:r>
          <w:t>characteristics</w:t>
        </w:r>
      </w:ins>
      <w:ins w:id="917" w:author="Warwick Wainwright" w:date="2018-07-25T10:42:00Z">
        <w:r w:rsidR="0038579B">
          <w:t xml:space="preserve"> (i.e. explanatory variables). </w:t>
        </w:r>
      </w:ins>
      <w:ins w:id="918" w:author="Warwick Wainwright" w:date="2018-07-25T10:41:00Z">
        <w:r w:rsidR="0038579B">
          <w:rPr>
            <w:rFonts w:ascii="Calibri" w:hAnsi="Calibri"/>
            <w:color w:val="1F497D"/>
            <w:szCs w:val="22"/>
          </w:rPr>
          <w:t>From this model we can extract marginal WTA values for contract design attributes</w:t>
        </w:r>
      </w:ins>
      <w:ins w:id="919" w:author="Warwick Wainwright" w:date="2018-07-25T10:43:00Z">
        <w:r w:rsidR="0038579B">
          <w:rPr>
            <w:rFonts w:ascii="Calibri" w:hAnsi="Calibri"/>
            <w:color w:val="1F497D"/>
            <w:szCs w:val="22"/>
          </w:rPr>
          <w:t xml:space="preserve">, in addition to the overall </w:t>
        </w:r>
      </w:ins>
      <w:ins w:id="920" w:author="Warwick Wainwright" w:date="2018-07-25T10:44:00Z">
        <w:r w:rsidR="0038579B">
          <w:rPr>
            <w:rFonts w:ascii="Calibri" w:hAnsi="Calibri"/>
            <w:color w:val="1F497D"/>
            <w:szCs w:val="22"/>
          </w:rPr>
          <w:t xml:space="preserve">WTA for farmers to enrol into a contract for conserving rare breeds. </w:t>
        </w:r>
      </w:ins>
      <w:ins w:id="921" w:author="Warwick Wainwright" w:date="2018-07-25T13:20:00Z">
        <w:r w:rsidR="00854DFF">
          <w:rPr>
            <w:rFonts w:ascii="Calibri" w:hAnsi="Calibri"/>
            <w:color w:val="1F497D"/>
            <w:szCs w:val="22"/>
          </w:rPr>
          <w:t xml:space="preserve">Initial </w:t>
        </w:r>
        <w:r w:rsidR="00854DFF">
          <w:t xml:space="preserve">results from the MNL are provided in Appendix 3 to provide an overview of the basic model estimation. </w:t>
        </w:r>
      </w:ins>
      <w:r w:rsidR="00E276D7">
        <w:t xml:space="preserve">Results </w:t>
      </w:r>
      <w:ins w:id="922" w:author="Warwick Wainwright" w:date="2018-07-25T13:26:00Z">
        <w:r w:rsidR="008539AA">
          <w:t xml:space="preserve">from the more sophisticated RPL model </w:t>
        </w:r>
      </w:ins>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ins w:id="923" w:author="Warwick Wainwright" w:date="2018-07-25T11:05:00Z">
        <w:r w:rsidR="00661DB7">
          <w:t xml:space="preserve">(i.e. the model </w:t>
        </w:r>
      </w:ins>
      <w:ins w:id="924" w:author="Warwick Wainwright" w:date="2018-07-25T11:11:00Z">
        <w:r w:rsidR="00F951E2">
          <w:t xml:space="preserve">is a good </w:t>
        </w:r>
      </w:ins>
      <w:ins w:id="925" w:author="Warwick Wainwright" w:date="2018-07-25T12:12:00Z">
        <w:r w:rsidR="00B44EFD">
          <w:t>estimator of</w:t>
        </w:r>
      </w:ins>
      <w:ins w:id="926" w:author="Warwick Wainwright" w:date="2018-07-25T11:06:00Z">
        <w:r w:rsidR="00661DB7">
          <w:t xml:space="preserve"> respondent choice) </w:t>
        </w:r>
      </w:ins>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ins w:id="927" w:author="Warwick Wainwright" w:date="2018-07-25T11:07:00Z">
        <w:r w:rsidR="005D63D6">
          <w:rPr>
            <w:rStyle w:val="FootnoteReference"/>
          </w:rPr>
          <w:footnoteReference w:id="2"/>
        </w:r>
      </w:ins>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930"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del w:id="931" w:author="Warwick Wainwright" w:date="2018-07-25T13:20:00Z">
        <w:r w:rsidR="00715586" w:rsidDel="00854DFF">
          <w:delText xml:space="preserve">Results from the initial </w:delText>
        </w:r>
      </w:del>
      <w:del w:id="932" w:author="Warwick Wainwright" w:date="2018-07-25T13:19:00Z">
        <w:r w:rsidR="00B47350" w:rsidDel="00854DFF">
          <w:delText>multinomial logit model</w:delText>
        </w:r>
        <w:r w:rsidR="00715586" w:rsidDel="00854DFF">
          <w:delText xml:space="preserve"> model</w:delText>
        </w:r>
        <w:r w:rsidR="0035423D" w:rsidDel="00854DFF">
          <w:delText xml:space="preserve"> </w:delText>
        </w:r>
      </w:del>
      <w:del w:id="933" w:author="Warwick Wainwright" w:date="2018-07-25T13:20:00Z">
        <w:r w:rsidR="00715586" w:rsidDel="00854DFF">
          <w:delText xml:space="preserve">are provided in </w:delText>
        </w:r>
        <w:r w:rsidR="0077411B" w:rsidDel="00854DFF">
          <w:delText>Appendix 3</w:delText>
        </w:r>
        <w:r w:rsidR="00715586" w:rsidDel="00854DFF">
          <w:delText>.</w:delText>
        </w:r>
      </w:del>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lastRenderedPageBreak/>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934"/>
            <w:r w:rsidRPr="00500F2F">
              <w:rPr>
                <w:color w:val="000000"/>
                <w:sz w:val="20"/>
                <w:szCs w:val="20"/>
              </w:rPr>
              <w:t>[COS] Subsidy</w:t>
            </w:r>
            <w:commentRangeEnd w:id="934"/>
            <w:r w:rsidR="00233506">
              <w:rPr>
                <w:rStyle w:val="CommentReference"/>
              </w:rPr>
              <w:commentReference w:id="934"/>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del w:id="935" w:author="Warwick Wainwright" w:date="2018-07-25T16:33:00Z">
              <w:r w:rsidDel="00290D5D">
                <w:rPr>
                  <w:sz w:val="20"/>
                  <w:szCs w:val="20"/>
                </w:rPr>
                <w:delText>-</w:delText>
              </w:r>
            </w:del>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7B44C3DD"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ins w:id="936" w:author="Warwick Wainwright" w:date="2018-07-25T16:01:00Z">
        <w:r w:rsidR="00E34914">
          <w:rPr>
            <w:bCs/>
          </w:rPr>
          <w:t>. This is perhaps because there are some variables</w:t>
        </w:r>
      </w:ins>
      <w:ins w:id="937" w:author="Warwick Wainwright" w:date="2018-07-25T16:03:00Z">
        <w:r w:rsidR="00E34914">
          <w:rPr>
            <w:bCs/>
          </w:rPr>
          <w:t>,</w:t>
        </w:r>
      </w:ins>
      <w:ins w:id="938" w:author="Warwick Wainwright" w:date="2018-07-25T16:01:00Z">
        <w:r w:rsidR="00E34914">
          <w:rPr>
            <w:bCs/>
          </w:rPr>
          <w:t xml:space="preserve"> not included in the model</w:t>
        </w:r>
      </w:ins>
      <w:ins w:id="939" w:author="Warwick Wainwright" w:date="2018-07-25T16:03:00Z">
        <w:r w:rsidR="00E34914">
          <w:rPr>
            <w:bCs/>
          </w:rPr>
          <w:t>,</w:t>
        </w:r>
      </w:ins>
      <w:ins w:id="940" w:author="Warwick Wainwright" w:date="2018-07-25T16:01:00Z">
        <w:r w:rsidR="00E34914">
          <w:rPr>
            <w:bCs/>
          </w:rPr>
          <w:t xml:space="preserve"> which induce farmers to prefer to not join </w:t>
        </w:r>
      </w:ins>
      <w:ins w:id="941" w:author="Warwick Wainwright" w:date="2018-07-25T16:05:00Z">
        <w:r w:rsidR="00E34914">
          <w:rPr>
            <w:bCs/>
          </w:rPr>
          <w:t>the offered</w:t>
        </w:r>
      </w:ins>
      <w:ins w:id="942" w:author="Warwick Wainwright" w:date="2018-07-25T16:01:00Z">
        <w:r w:rsidR="00E34914">
          <w:rPr>
            <w:bCs/>
          </w:rPr>
          <w:t xml:space="preserve"> </w:t>
        </w:r>
      </w:ins>
      <w:ins w:id="943" w:author="Warwick Wainwright" w:date="2018-07-25T16:03:00Z">
        <w:r w:rsidR="00E34914">
          <w:rPr>
            <w:bCs/>
          </w:rPr>
          <w:t xml:space="preserve">contract </w:t>
        </w:r>
      </w:ins>
      <w:ins w:id="944" w:author="Warwick Wainwright" w:date="2018-07-25T16:05:00Z">
        <w:r w:rsidR="00E34914">
          <w:rPr>
            <w:bCs/>
          </w:rPr>
          <w:t>alternatives</w:t>
        </w:r>
      </w:ins>
      <w:del w:id="945" w:author="Warwick Wainwright" w:date="2018-07-25T16:07:00Z">
        <w:r w:rsidRPr="00F8735E" w:rsidDel="00E34914">
          <w:rPr>
            <w:bCs/>
          </w:rPr>
          <w:delText>.</w:delText>
        </w:r>
      </w:del>
      <w:r w:rsidRPr="00F8735E">
        <w:rPr>
          <w:bCs/>
        </w:rPr>
        <w:t xml:space="preserve"> </w:t>
      </w:r>
      <w:commentRangeStart w:id="946"/>
      <w:r w:rsidR="00871E71">
        <w:rPr>
          <w:bCs/>
        </w:rPr>
        <w:t>Education level did not influence likelihood of enrolling into a conservation contract</w:t>
      </w:r>
      <w:commentRangeEnd w:id="946"/>
      <w:r w:rsidR="00160A00">
        <w:rPr>
          <w:rStyle w:val="CommentReference"/>
        </w:rPr>
        <w:commentReference w:id="946"/>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947"/>
      <w:proofErr w:type="spellStart"/>
      <w:ins w:id="948" w:author="MORAN Dominic" w:date="2018-07-14T16:25:00Z">
        <w:r w:rsidR="00233506">
          <w:rPr>
            <w:bCs/>
          </w:rPr>
          <w:t>F</w:t>
        </w:r>
      </w:ins>
      <w:del w:id="949"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950" w:author="MORAN Dominic" w:date="2018-07-14T16:25:00Z">
        <w:r w:rsidR="00233506">
          <w:rPr>
            <w:bCs/>
          </w:rPr>
          <w:t xml:space="preserve">age </w:t>
        </w:r>
      </w:ins>
      <w:r w:rsidR="00F7084E">
        <w:rPr>
          <w:bCs/>
        </w:rPr>
        <w:t>did not i</w:t>
      </w:r>
      <w:ins w:id="951" w:author="MORAN Dominic" w:date="2018-07-14T16:25:00Z">
        <w:r w:rsidR="00233506">
          <w:rPr>
            <w:bCs/>
          </w:rPr>
          <w:t>nfluence</w:t>
        </w:r>
      </w:ins>
      <w:del w:id="952"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947"/>
      <w:r w:rsidR="00233506">
        <w:rPr>
          <w:rStyle w:val="CommentReference"/>
        </w:rPr>
        <w:commentReference w:id="947"/>
      </w:r>
    </w:p>
    <w:p w14:paraId="20BFB9F9" w14:textId="77777777" w:rsidR="00124681" w:rsidRDefault="00124681" w:rsidP="00F8735E">
      <w:pPr>
        <w:rPr>
          <w:bCs/>
        </w:rPr>
      </w:pPr>
    </w:p>
    <w:p w14:paraId="02D31959" w14:textId="1814536F" w:rsidR="0015362E" w:rsidRDefault="00A93B76" w:rsidP="00F8735E">
      <w:pPr>
        <w:rPr>
          <w:ins w:id="953" w:author="Warwick Wainwright" w:date="2018-07-25T14:29:00Z"/>
          <w:bCs/>
        </w:rPr>
      </w:pPr>
      <w:commentRangeStart w:id="954"/>
      <w:r>
        <w:rPr>
          <w:bCs/>
        </w:rPr>
        <w:lastRenderedPageBreak/>
        <w:t xml:space="preserve">Scheme support </w:t>
      </w:r>
      <w:r w:rsidR="00124681">
        <w:rPr>
          <w:bCs/>
        </w:rPr>
        <w:t xml:space="preserve">was </w:t>
      </w:r>
      <w:r>
        <w:rPr>
          <w:bCs/>
        </w:rPr>
        <w:t xml:space="preserve">not significant </w:t>
      </w:r>
      <w:ins w:id="955" w:author="Warwick Wainwright" w:date="2018-07-25T14:51:00Z">
        <w:r w:rsidR="00316E03">
          <w:rPr>
            <w:bCs/>
          </w:rPr>
          <w:t xml:space="preserve">for </w:t>
        </w:r>
      </w:ins>
      <w:r w:rsidR="00EC6795">
        <w:rPr>
          <w:bCs/>
        </w:rPr>
        <w:t xml:space="preserve">both </w:t>
      </w:r>
      <w:del w:id="956" w:author="Warwick Wainwright" w:date="2018-07-25T14:25:00Z">
        <w:r w:rsidR="00EC6795" w:rsidDel="0015362E">
          <w:rPr>
            <w:bCs/>
          </w:rPr>
          <w:delText>farmer groups</w:delText>
        </w:r>
        <w:commentRangeEnd w:id="954"/>
        <w:r w:rsidR="00C52B84" w:rsidDel="0015362E">
          <w:rPr>
            <w:rStyle w:val="CommentReference"/>
          </w:rPr>
          <w:commentReference w:id="954"/>
        </w:r>
      </w:del>
      <w:ins w:id="957" w:author="Warwick Wainwright" w:date="2018-07-25T14:25:00Z">
        <w:r w:rsidR="0015362E">
          <w:rPr>
            <w:bCs/>
          </w:rPr>
          <w:t>bovine and ovine farmers</w:t>
        </w:r>
      </w:ins>
      <w:r>
        <w:rPr>
          <w:bCs/>
        </w:rPr>
        <w:t xml:space="preserve">. </w:t>
      </w:r>
      <w:r w:rsidR="00F8735E" w:rsidRPr="00F8735E">
        <w:rPr>
          <w:bCs/>
        </w:rPr>
        <w:t xml:space="preserve">Structure of scheme </w:t>
      </w:r>
      <w:del w:id="958" w:author="Warwick Wainwright" w:date="2018-07-25T14:51:00Z">
        <w:r w:rsidR="00F8735E" w:rsidRPr="00F8735E" w:rsidDel="00316E03">
          <w:rPr>
            <w:bCs/>
          </w:rPr>
          <w:delText xml:space="preserve">is </w:delText>
        </w:r>
      </w:del>
      <w:ins w:id="959" w:author="Warwick Wainwright" w:date="2018-07-25T14:51:00Z">
        <w:r w:rsidR="00316E03">
          <w:rPr>
            <w:bCs/>
          </w:rPr>
          <w:t>was</w:t>
        </w:r>
        <w:r w:rsidR="00316E03" w:rsidRPr="00F8735E">
          <w:rPr>
            <w:bCs/>
          </w:rPr>
          <w:t xml:space="preserve"> </w:t>
        </w:r>
      </w:ins>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960" w:author="Warwick Wainwright" w:date="2018-07-25T14:51:00Z">
        <w:r w:rsidR="00316E03">
          <w:rPr>
            <w:bCs/>
          </w:rPr>
          <w:t xml:space="preserve">. </w:t>
        </w:r>
      </w:ins>
      <w:r w:rsidR="00B06186">
        <w:rPr>
          <w:bCs/>
        </w:rPr>
        <w:t xml:space="preserve"> </w:t>
      </w:r>
      <w:del w:id="961" w:author="Warwick Wainwright" w:date="2018-07-25T14:52:00Z">
        <w:r w:rsidR="00B06186" w:rsidDel="00316E03">
          <w:rPr>
            <w:bCs/>
          </w:rPr>
          <w:delText>while for o</w:delText>
        </w:r>
      </w:del>
      <w:ins w:id="962" w:author="Warwick Wainwright" w:date="2018-07-25T14:52:00Z">
        <w:r w:rsidR="00316E03">
          <w:rPr>
            <w:bCs/>
          </w:rPr>
          <w:t>For o</w:t>
        </w:r>
      </w:ins>
      <w:r w:rsidR="00B06186">
        <w:rPr>
          <w:bCs/>
        </w:rPr>
        <w:t xml:space="preserve">vine farmers </w:t>
      </w:r>
      <w:del w:id="963" w:author="Warwick Wainwright" w:date="2018-07-25T14:52:00Z">
        <w:r w:rsidR="00B06186" w:rsidDel="00316E03">
          <w:rPr>
            <w:bCs/>
          </w:rPr>
          <w:delText>it is</w:delText>
        </w:r>
      </w:del>
      <w:ins w:id="964" w:author="Warwick Wainwright" w:date="2018-07-25T14:52:00Z">
        <w:r w:rsidR="00316E03">
          <w:rPr>
            <w:bCs/>
          </w:rPr>
          <w:t>structure of scheme is</w:t>
        </w:r>
      </w:ins>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ins w:id="965" w:author="Warwick Wainwright" w:date="2018-07-25T14:29:00Z"/>
          <w:bCs/>
        </w:rPr>
      </w:pPr>
    </w:p>
    <w:p w14:paraId="764E5853" w14:textId="15C47FFD" w:rsidR="000C68C6" w:rsidRDefault="00F8735E" w:rsidP="00F8735E">
      <w:pPr>
        <w:rPr>
          <w:bCs/>
        </w:rPr>
      </w:pPr>
      <w:del w:id="966" w:author="Warwick Wainwright" w:date="2018-07-25T14:41:00Z">
        <w:r w:rsidRPr="00F8735E" w:rsidDel="00CD349F">
          <w:rPr>
            <w:bCs/>
          </w:rPr>
          <w:delText xml:space="preserve">The standard deviations for all the attributes accept contract length </w:delText>
        </w:r>
        <w:r w:rsidR="00B06186" w:rsidDel="00CD349F">
          <w:rPr>
            <w:bCs/>
          </w:rPr>
          <w:delText xml:space="preserve">and subsidy </w:delText>
        </w:r>
        <w:r w:rsidRPr="00F8735E" w:rsidDel="00CD349F">
          <w:rPr>
            <w:bCs/>
          </w:rPr>
          <w:delText>(bovines only) and scheme support</w:delText>
        </w:r>
        <w:r w:rsidR="00B06186" w:rsidDel="00CD349F">
          <w:rPr>
            <w:bCs/>
          </w:rPr>
          <w:delText xml:space="preserve"> and subsidy</w:delText>
        </w:r>
        <w:r w:rsidRPr="00F8735E" w:rsidDel="00CD349F">
          <w:rPr>
            <w:bCs/>
          </w:rPr>
          <w:delText xml:space="preserve"> (ovines only) are significant</w:delText>
        </w:r>
      </w:del>
      <w:ins w:id="967" w:author="Warwick Wainwright" w:date="2018-07-25T15:18:00Z">
        <w:r w:rsidR="007F4AEB">
          <w:rPr>
            <w:bCs/>
          </w:rPr>
          <w:t>S</w:t>
        </w:r>
      </w:ins>
      <w:ins w:id="968" w:author="Warwick Wainwright" w:date="2018-07-25T14:29:00Z">
        <w:r w:rsidR="0015362E">
          <w:rPr>
            <w:bCs/>
          </w:rPr>
          <w:t>ignificant standard deviation</w:t>
        </w:r>
      </w:ins>
      <w:ins w:id="969" w:author="Warwick Wainwright" w:date="2018-07-25T15:18:00Z">
        <w:r w:rsidR="007F4AEB">
          <w:rPr>
            <w:bCs/>
          </w:rPr>
          <w:t>s</w:t>
        </w:r>
      </w:ins>
      <w:ins w:id="970" w:author="Warwick Wainwright" w:date="2018-07-25T15:19:00Z">
        <w:r w:rsidR="007F4AEB">
          <w:rPr>
            <w:bCs/>
          </w:rPr>
          <w:t xml:space="preserve"> of the normally distributed coefficients</w:t>
        </w:r>
      </w:ins>
      <w:ins w:id="971" w:author="Warwick Wainwright" w:date="2018-07-25T14:29:00Z">
        <w:r w:rsidR="007F4AEB">
          <w:rPr>
            <w:bCs/>
          </w:rPr>
          <w:t xml:space="preserve"> indicate</w:t>
        </w:r>
      </w:ins>
      <w:ins w:id="972" w:author="Warwick Wainwright" w:date="2018-07-25T15:19:00Z">
        <w:r w:rsidR="007F4AEB">
          <w:rPr>
            <w:bCs/>
          </w:rPr>
          <w:t xml:space="preserve"> there is heterogeneity in farmers preferences for some attributes.</w:t>
        </w:r>
      </w:ins>
      <w:ins w:id="973" w:author="Warwick Wainwright" w:date="2018-07-25T15:20:00Z">
        <w:r w:rsidR="007F4AEB">
          <w:rPr>
            <w:bCs/>
          </w:rPr>
          <w:t xml:space="preserve"> </w:t>
        </w:r>
      </w:ins>
      <w:del w:id="974" w:author="Warwick Wainwright" w:date="2018-07-25T14:30:00Z">
        <w:r w:rsidRPr="00F8735E" w:rsidDel="0015362E">
          <w:rPr>
            <w:bCs/>
          </w:rPr>
          <w:delText xml:space="preserve">, indicating </w:delText>
        </w:r>
      </w:del>
      <w:del w:id="975" w:author="Warwick Wainwright" w:date="2018-07-25T15:20:00Z">
        <w:r w:rsidRPr="00F8735E" w:rsidDel="007F4AEB">
          <w:rPr>
            <w:bCs/>
          </w:rPr>
          <w:delText xml:space="preserve">heterogeneous preferences among respondents </w:delText>
        </w:r>
      </w:del>
      <w:del w:id="976" w:author="Warwick Wainwright" w:date="2018-07-25T14:32:00Z">
        <w:r w:rsidRPr="00F8735E" w:rsidDel="0015362E">
          <w:rPr>
            <w:bCs/>
          </w:rPr>
          <w:delText>for most</w:delText>
        </w:r>
      </w:del>
      <w:del w:id="977" w:author="Warwick Wainwright" w:date="2018-07-25T15:20:00Z">
        <w:r w:rsidRPr="00F8735E" w:rsidDel="007F4AEB">
          <w:rPr>
            <w:bCs/>
          </w:rPr>
          <w:delText xml:space="preserve"> attributes. </w:delText>
        </w:r>
      </w:del>
      <w:commentRangeStart w:id="978"/>
      <w:commentRangeStart w:id="979"/>
      <w:del w:id="980" w:author="Warwick Wainwright" w:date="2018-07-25T14:35:00Z">
        <w:r w:rsidR="00B06186" w:rsidDel="0015362E">
          <w:rPr>
            <w:bCs/>
          </w:rPr>
          <w:delText>N</w:delText>
        </w:r>
      </w:del>
      <w:del w:id="981" w:author="Warwick Wainwright" w:date="2018-07-25T15:20:00Z">
        <w:r w:rsidR="00B06186" w:rsidDel="007F4AEB">
          <w:rPr>
            <w:bCs/>
          </w:rPr>
          <w:delText xml:space="preserve">on-significance for </w:delText>
        </w:r>
      </w:del>
      <w:del w:id="982" w:author="Warwick Wainwright" w:date="2018-07-25T14:32:00Z">
        <w:r w:rsidR="00B06186" w:rsidDel="0015362E">
          <w:rPr>
            <w:bCs/>
          </w:rPr>
          <w:delText xml:space="preserve">subsidy </w:delText>
        </w:r>
      </w:del>
      <w:del w:id="983" w:author="Warwick Wainwright" w:date="2018-07-25T15:20:00Z">
        <w:r w:rsidR="00B06186" w:rsidDel="007F4AEB">
          <w:rPr>
            <w:bCs/>
          </w:rPr>
          <w:delText xml:space="preserve">suggests </w:delText>
        </w:r>
        <w:commentRangeEnd w:id="978"/>
        <w:r w:rsidR="00C52B84" w:rsidDel="007F4AEB">
          <w:rPr>
            <w:rStyle w:val="CommentReference"/>
          </w:rPr>
          <w:commentReference w:id="978"/>
        </w:r>
        <w:commentRangeEnd w:id="979"/>
        <w:r w:rsidR="00CD349F" w:rsidDel="007F4AEB">
          <w:rPr>
            <w:rStyle w:val="CommentReference"/>
          </w:rPr>
          <w:commentReference w:id="979"/>
        </w:r>
      </w:del>
      <w:ins w:id="984" w:author="Warwick Wainwright" w:date="2018-07-25T14:42:00Z">
        <w:r w:rsidR="00CD349F" w:rsidRPr="00F8735E">
          <w:rPr>
            <w:bCs/>
          </w:rPr>
          <w:t xml:space="preserve">The standard deviations </w:t>
        </w:r>
      </w:ins>
      <w:ins w:id="985" w:author="Warwick Wainwright" w:date="2018-07-25T15:20:00Z">
        <w:r w:rsidR="007F4AEB">
          <w:rPr>
            <w:bCs/>
          </w:rPr>
          <w:t xml:space="preserve">were significant </w:t>
        </w:r>
      </w:ins>
      <w:ins w:id="986" w:author="Warwick Wainwright" w:date="2018-07-25T14:42:00Z">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sidR="007F4AEB">
          <w:rPr>
            <w:bCs/>
          </w:rPr>
          <w:t xml:space="preserve"> (</w:t>
        </w:r>
        <w:proofErr w:type="spellStart"/>
        <w:r w:rsidR="007F4AEB">
          <w:rPr>
            <w:bCs/>
          </w:rPr>
          <w:t>ovines</w:t>
        </w:r>
        <w:proofErr w:type="spellEnd"/>
        <w:r w:rsidR="007F4AEB">
          <w:rPr>
            <w:bCs/>
          </w:rPr>
          <w:t xml:space="preserve"> only)</w:t>
        </w:r>
      </w:ins>
      <w:ins w:id="987" w:author="Warwick Wainwright" w:date="2018-07-25T15:21:00Z">
        <w:r w:rsidR="007F4AEB">
          <w:rPr>
            <w:bCs/>
          </w:rPr>
          <w:t xml:space="preserve">. </w:t>
        </w:r>
      </w:ins>
      <w:del w:id="988" w:author="Warwick Wainwright" w:date="2018-07-25T14:41:00Z">
        <w:r w:rsidR="00B06186" w:rsidDel="00083763">
          <w:rPr>
            <w:bCs/>
          </w:rPr>
          <w:delText xml:space="preserve">both farmer groups value increases in subsidy premiums </w:delText>
        </w:r>
        <w:commentRangeStart w:id="989"/>
        <w:r w:rsidR="00B06186" w:rsidDel="00083763">
          <w:rPr>
            <w:bCs/>
          </w:rPr>
          <w:delText>(an expected finding</w:delText>
        </w:r>
        <w:commentRangeEnd w:id="989"/>
        <w:r w:rsidR="00C52B84" w:rsidDel="00083763">
          <w:rPr>
            <w:rStyle w:val="CommentReference"/>
          </w:rPr>
          <w:commentReference w:id="989"/>
        </w:r>
        <w:r w:rsidR="00B06186" w:rsidDel="00083763">
          <w:rPr>
            <w:bCs/>
          </w:rPr>
          <w:delText>).</w:delText>
        </w:r>
      </w:del>
    </w:p>
    <w:p w14:paraId="369F644F" w14:textId="77777777" w:rsidR="00336359" w:rsidRPr="00F8735E" w:rsidRDefault="00336359" w:rsidP="00F8735E">
      <w:pPr>
        <w:rPr>
          <w:bCs/>
        </w:rPr>
      </w:pPr>
    </w:p>
    <w:p w14:paraId="142BB1F9" w14:textId="77777777" w:rsidR="006B5418" w:rsidRDefault="0054140B" w:rsidP="00F8735E">
      <w:pPr>
        <w:rPr>
          <w:ins w:id="990" w:author="Warwick Wainwright" w:date="2018-07-25T17:07:00Z"/>
          <w:bCs/>
        </w:rPr>
      </w:pPr>
      <w:ins w:id="991" w:author="Warwick Wainwright" w:date="2018-07-25T16:14:00Z">
        <w:r>
          <w:rPr>
            <w:bCs/>
          </w:rPr>
          <w:t xml:space="preserve">Additionally, we also tested for significant </w:t>
        </w:r>
      </w:ins>
      <w:ins w:id="992" w:author="Warwick Wainwright" w:date="2018-07-25T16:15:00Z">
        <w:r>
          <w:rPr>
            <w:bCs/>
          </w:rPr>
          <w:t>relationships</w:t>
        </w:r>
      </w:ins>
      <w:ins w:id="993" w:author="Warwick Wainwright" w:date="2018-07-25T16:14:00Z">
        <w:r>
          <w:rPr>
            <w:bCs/>
          </w:rPr>
          <w:t xml:space="preserve"> between</w:t>
        </w:r>
      </w:ins>
      <w:ins w:id="994" w:author="Warwick Wainwright" w:date="2018-07-25T16:15:00Z">
        <w:r>
          <w:rPr>
            <w:bCs/>
          </w:rPr>
          <w:t xml:space="preserve"> </w:t>
        </w:r>
      </w:ins>
      <w:ins w:id="995" w:author="Warwick Wainwright" w:date="2018-07-25T16:16:00Z">
        <w:r>
          <w:rPr>
            <w:bCs/>
          </w:rPr>
          <w:t xml:space="preserve">respondent preferences for different contract attributes and </w:t>
        </w:r>
      </w:ins>
      <w:ins w:id="996" w:author="Warwick Wainwright" w:date="2018-07-25T16:17:00Z">
        <w:r>
          <w:rPr>
            <w:bCs/>
          </w:rPr>
          <w:t xml:space="preserve">various individual specific </w:t>
        </w:r>
      </w:ins>
      <w:ins w:id="997" w:author="Warwick Wainwright" w:date="2018-07-25T16:15:00Z">
        <w:r>
          <w:rPr>
            <w:bCs/>
          </w:rPr>
          <w:t>covariates</w:t>
        </w:r>
      </w:ins>
      <w:ins w:id="998" w:author="Warwick Wainwright" w:date="2018-07-25T16:17:00Z">
        <w:r>
          <w:rPr>
            <w:bCs/>
          </w:rPr>
          <w:t xml:space="preserve"> (i.e. explanatory variables)</w:t>
        </w:r>
      </w:ins>
      <w:ins w:id="999" w:author="Warwick Wainwright" w:date="2018-07-25T16:15:00Z">
        <w:r>
          <w:rPr>
            <w:bCs/>
          </w:rPr>
          <w:t>.</w:t>
        </w:r>
      </w:ins>
      <w:ins w:id="1000" w:author="Warwick Wainwright" w:date="2018-07-25T16:14:00Z">
        <w:r>
          <w:rPr>
            <w:bCs/>
          </w:rPr>
          <w:t xml:space="preserve"> </w:t>
        </w:r>
      </w:ins>
      <w:r w:rsidR="00F8735E" w:rsidRPr="00F8735E">
        <w:rPr>
          <w:bCs/>
        </w:rPr>
        <w:t>The significant covariate</w:t>
      </w:r>
      <w:ins w:id="1001" w:author="Warwick Wainwright" w:date="2018-07-25T14:52:00Z">
        <w:r w:rsidR="00316E03">
          <w:rPr>
            <w:bCs/>
          </w:rPr>
          <w:t xml:space="preserve"> interactions</w:t>
        </w:r>
      </w:ins>
      <w:del w:id="1002" w:author="Warwick Wainwright" w:date="2018-07-25T14:52:00Z">
        <w:r w:rsidR="00F8735E" w:rsidRPr="00F8735E" w:rsidDel="00316E03">
          <w:rPr>
            <w:bCs/>
          </w:rPr>
          <w:delText>s</w:delText>
        </w:r>
      </w:del>
      <w:r w:rsidR="00F8735E" w:rsidRPr="00F8735E">
        <w:rPr>
          <w:bCs/>
        </w:rPr>
        <w:t xml:space="preserve"> </w:t>
      </w:r>
      <w:del w:id="1003" w:author="Warwick Wainwright" w:date="2018-07-25T16:18:00Z">
        <w:r w:rsidR="00F8735E" w:rsidRPr="00F8735E" w:rsidDel="0054140B">
          <w:rPr>
            <w:bCs/>
          </w:rPr>
          <w:delText xml:space="preserve">in </w:delText>
        </w:r>
      </w:del>
      <w:ins w:id="1004" w:author="Warwick Wainwright" w:date="2018-07-25T16:18:00Z">
        <w:r>
          <w:rPr>
            <w:bCs/>
          </w:rPr>
          <w:t>for</w:t>
        </w:r>
        <w:r w:rsidRPr="00F8735E">
          <w:rPr>
            <w:bCs/>
          </w:rPr>
          <w:t xml:space="preserve"> </w:t>
        </w:r>
      </w:ins>
      <w:r w:rsidR="00F8735E" w:rsidRPr="00F8735E">
        <w:rPr>
          <w:bCs/>
        </w:rPr>
        <w:t xml:space="preserve">both models are </w:t>
      </w:r>
      <w:del w:id="1005" w:author="Warwick Wainwright" w:date="2018-07-25T16:16:00Z">
        <w:r w:rsidR="00F8735E" w:rsidRPr="00F8735E" w:rsidDel="0054140B">
          <w:rPr>
            <w:bCs/>
          </w:rPr>
          <w:delText xml:space="preserve">also </w:delText>
        </w:r>
      </w:del>
      <w:r w:rsidR="00F8735E" w:rsidRPr="00F8735E">
        <w:rPr>
          <w:bCs/>
        </w:rPr>
        <w:t xml:space="preserve">listed in Table </w:t>
      </w:r>
      <w:r w:rsidR="00DD5500">
        <w:rPr>
          <w:bCs/>
        </w:rPr>
        <w:t>4</w:t>
      </w:r>
      <w:r w:rsidR="00336359">
        <w:rPr>
          <w:bCs/>
        </w:rPr>
        <w:t>.</w:t>
      </w:r>
      <w:r w:rsidR="00F8735E" w:rsidRPr="00F8735E">
        <w:rPr>
          <w:bCs/>
        </w:rPr>
        <w:t xml:space="preserve"> </w:t>
      </w:r>
      <w:ins w:id="1006" w:author="Warwick Wainwright" w:date="2018-07-25T16:31:00Z">
        <w:r w:rsidR="00290D5D">
          <w:rPr>
            <w:bCs/>
          </w:rPr>
          <w:t>For both models, a</w:t>
        </w:r>
      </w:ins>
      <w:ins w:id="1007" w:author="Warwick Wainwright" w:date="2018-07-25T16:22:00Z">
        <w:r>
          <w:rPr>
            <w:bCs/>
          </w:rPr>
          <w:t xml:space="preserve"> negative, significant relationship was obtained by </w:t>
        </w:r>
      </w:ins>
      <w:del w:id="1008" w:author="Warwick Wainwright" w:date="2018-07-25T16:20:00Z">
        <w:r w:rsidR="00F8735E" w:rsidRPr="00F8735E" w:rsidDel="0054140B">
          <w:rPr>
            <w:bCs/>
          </w:rPr>
          <w:delText xml:space="preserve">COS </w:delText>
        </w:r>
      </w:del>
      <w:ins w:id="1009" w:author="Warwick Wainwright" w:date="2018-07-25T16:23:00Z">
        <w:r>
          <w:rPr>
            <w:bCs/>
          </w:rPr>
          <w:t>i</w:t>
        </w:r>
      </w:ins>
      <w:ins w:id="1010" w:author="Warwick Wainwright" w:date="2018-07-25T16:21:00Z">
        <w:r>
          <w:rPr>
            <w:bCs/>
          </w:rPr>
          <w:t xml:space="preserve">nteracting </w:t>
        </w:r>
      </w:ins>
      <w:ins w:id="1011" w:author="Warwick Wainwright" w:date="2018-07-25T16:38:00Z">
        <w:r w:rsidR="003116BC">
          <w:rPr>
            <w:bCs/>
          </w:rPr>
          <w:t xml:space="preserve">farmers currently enrolled in AES schemes (AES) with </w:t>
        </w:r>
      </w:ins>
      <w:ins w:id="1012" w:author="Warwick Wainwright" w:date="2018-07-25T16:21:00Z">
        <w:r>
          <w:rPr>
            <w:bCs/>
          </w:rPr>
          <w:t>subsidy</w:t>
        </w:r>
      </w:ins>
      <w:ins w:id="1013" w:author="Warwick Wainwright" w:date="2018-07-25T16:37:00Z">
        <w:r w:rsidR="003116BC">
          <w:rPr>
            <w:bCs/>
          </w:rPr>
          <w:t xml:space="preserve"> (COS)</w:t>
        </w:r>
      </w:ins>
      <w:ins w:id="1014" w:author="Warwick Wainwright" w:date="2018-07-25T16:20:00Z">
        <w:r w:rsidRPr="00F8735E">
          <w:rPr>
            <w:bCs/>
          </w:rPr>
          <w:t xml:space="preserve"> </w:t>
        </w:r>
      </w:ins>
      <w:del w:id="1015" w:author="Warwick Wainwright" w:date="2018-07-25T16:21:00Z">
        <w:r w:rsidR="00F8735E" w:rsidRPr="00F8735E" w:rsidDel="0054140B">
          <w:rPr>
            <w:bCs/>
          </w:rPr>
          <w:delText xml:space="preserve">interacted </w:delText>
        </w:r>
      </w:del>
      <w:r w:rsidR="00F8735E" w:rsidRPr="00F8735E">
        <w:rPr>
          <w:bCs/>
        </w:rPr>
        <w:t xml:space="preserve">with </w:t>
      </w:r>
      <w:del w:id="1016" w:author="Warwick Wainwright" w:date="2018-07-25T16:21:00Z">
        <w:r w:rsidR="003A2195" w:rsidDel="0054140B">
          <w:rPr>
            <w:bCs/>
          </w:rPr>
          <w:delText>AES</w:delText>
        </w:r>
        <w:r w:rsidR="00F8735E" w:rsidRPr="00F8735E" w:rsidDel="0054140B">
          <w:rPr>
            <w:bCs/>
          </w:rPr>
          <w:delText xml:space="preserve"> </w:delText>
        </w:r>
      </w:del>
      <w:ins w:id="1017" w:author="Warwick Wainwright" w:date="2018-07-25T16:23:00Z">
        <w:r>
          <w:rPr>
            <w:bCs/>
          </w:rPr>
          <w:t xml:space="preserve">suggesting </w:t>
        </w:r>
      </w:ins>
      <w:del w:id="1018" w:author="Warwick Wainwright" w:date="2018-07-25T16:23:00Z">
        <w:r w:rsidR="00F8735E" w:rsidRPr="00F8735E" w:rsidDel="0054140B">
          <w:rPr>
            <w:bCs/>
          </w:rPr>
          <w:delText xml:space="preserve">is negative and significant for </w:delText>
        </w:r>
        <w:r w:rsidR="00E65369" w:rsidDel="0054140B">
          <w:rPr>
            <w:bCs/>
          </w:rPr>
          <w:delText>all</w:delText>
        </w:r>
        <w:r w:rsidR="00F8735E" w:rsidRPr="00F8735E" w:rsidDel="0054140B">
          <w:rPr>
            <w:bCs/>
          </w:rPr>
          <w:delText xml:space="preserve"> farmers signifying those </w:delText>
        </w:r>
      </w:del>
      <w:ins w:id="1019" w:author="Warwick Wainwright" w:date="2018-07-25T16:23:00Z">
        <w:r>
          <w:rPr>
            <w:bCs/>
          </w:rPr>
          <w:t xml:space="preserve">farmers </w:t>
        </w:r>
      </w:ins>
      <w:r w:rsidR="00F8735E" w:rsidRPr="00F8735E">
        <w:rPr>
          <w:bCs/>
        </w:rPr>
        <w:t>currently enrolled in AES programmes require lower levels of subsidy support</w:t>
      </w:r>
      <w:ins w:id="1020" w:author="Warwick Wainwright" w:date="2018-07-25T16:27:00Z">
        <w:r w:rsidR="00290D5D">
          <w:rPr>
            <w:bCs/>
          </w:rPr>
          <w:t xml:space="preserve">. </w:t>
        </w:r>
      </w:ins>
      <w:del w:id="1021" w:author="Warwick Wainwright" w:date="2018-07-25T16:27:00Z">
        <w:r w:rsidR="00416DE7" w:rsidDel="00290D5D">
          <w:rPr>
            <w:bCs/>
          </w:rPr>
          <w:delText>,</w:delText>
        </w:r>
        <w:r w:rsidR="00F8735E" w:rsidRPr="00F8735E" w:rsidDel="00290D5D">
          <w:rPr>
            <w:bCs/>
          </w:rPr>
          <w:delText xml:space="preserve"> whilst f</w:delText>
        </w:r>
      </w:del>
      <w:ins w:id="1022" w:author="Warwick Wainwright" w:date="2018-07-25T16:27:00Z">
        <w:r w:rsidR="00290D5D">
          <w:rPr>
            <w:bCs/>
          </w:rPr>
          <w:t>Conversely, f</w:t>
        </w:r>
      </w:ins>
      <w:r w:rsidR="00F8735E" w:rsidRPr="00F8735E">
        <w:rPr>
          <w:bCs/>
        </w:rPr>
        <w:t>armers not enrolled in AES schemes d</w:t>
      </w:r>
      <w:r w:rsidR="00864EE0">
        <w:rPr>
          <w:bCs/>
        </w:rPr>
        <w:t>emand</w:t>
      </w:r>
      <w:ins w:id="1023" w:author="Warwick Wainwright" w:date="2018-07-25T16:28:00Z">
        <w:r w:rsidR="00290D5D">
          <w:rPr>
            <w:bCs/>
          </w:rPr>
          <w:t>ed</w:t>
        </w:r>
      </w:ins>
      <w:r w:rsidR="00864EE0">
        <w:rPr>
          <w:bCs/>
        </w:rPr>
        <w:t xml:space="preserve"> higher subsidy payments.</w:t>
      </w:r>
      <w:ins w:id="1024" w:author="Warwick Wainwright" w:date="2018-07-25T16:18:00Z">
        <w:r>
          <w:rPr>
            <w:bCs/>
          </w:rPr>
          <w:t xml:space="preserve"> </w:t>
        </w:r>
      </w:ins>
      <w:ins w:id="1025" w:author="Warwick Wainwright" w:date="2018-07-25T16:19:00Z">
        <w:r>
          <w:rPr>
            <w:bCs/>
          </w:rPr>
          <w:t xml:space="preserve">The </w:t>
        </w:r>
      </w:ins>
      <w:r w:rsidR="00E06D9F">
        <w:rPr>
          <w:bCs/>
        </w:rPr>
        <w:t>N0</w:t>
      </w:r>
      <w:ins w:id="1026" w:author="Warwick Wainwright" w:date="2018-07-25T16:30:00Z">
        <w:r w:rsidR="00290D5D">
          <w:rPr>
            <w:bCs/>
          </w:rPr>
          <w:t xml:space="preserve"> (non-contract option)</w:t>
        </w:r>
      </w:ins>
      <w:r w:rsidR="00B06186">
        <w:rPr>
          <w:bCs/>
        </w:rPr>
        <w:t xml:space="preserve"> interacted with AES was positive and significant suggest</w:t>
      </w:r>
      <w:ins w:id="1027" w:author="MORAN Dominic" w:date="2018-07-14T18:53:00Z">
        <w:r w:rsidR="00767695">
          <w:rPr>
            <w:bCs/>
          </w:rPr>
          <w:t>ing</w:t>
        </w:r>
      </w:ins>
      <w:r w:rsidR="00B06186">
        <w:rPr>
          <w:bCs/>
        </w:rPr>
        <w:t xml:space="preserve"> farmers currently enrolled in AES schemes were more likely to </w:t>
      </w:r>
      <w:r w:rsidR="00E06D9F">
        <w:rPr>
          <w:bCs/>
        </w:rPr>
        <w:t xml:space="preserve">select the </w:t>
      </w:r>
      <w:del w:id="1028" w:author="Warwick Wainwright" w:date="2018-07-25T16:31:00Z">
        <w:r w:rsidR="00E06D9F" w:rsidDel="00290D5D">
          <w:rPr>
            <w:bCs/>
          </w:rPr>
          <w:delText xml:space="preserve">N0 </w:delText>
        </w:r>
      </w:del>
      <w:ins w:id="1029" w:author="Warwick Wainwright" w:date="2018-07-25T16:31:00Z">
        <w:r w:rsidR="00290D5D">
          <w:rPr>
            <w:bCs/>
          </w:rPr>
          <w:t xml:space="preserve">non-contract </w:t>
        </w:r>
      </w:ins>
      <w:r w:rsidR="00E06D9F">
        <w:rPr>
          <w:bCs/>
        </w:rPr>
        <w:t xml:space="preserve">option. </w:t>
      </w:r>
    </w:p>
    <w:p w14:paraId="20BDB92C" w14:textId="77777777" w:rsidR="006B5418" w:rsidRDefault="006B5418" w:rsidP="00F8735E">
      <w:pPr>
        <w:rPr>
          <w:ins w:id="1030" w:author="Warwick Wainwright" w:date="2018-07-25T17:07:00Z"/>
          <w:bCs/>
        </w:rPr>
      </w:pPr>
    </w:p>
    <w:p w14:paraId="1BD803CB" w14:textId="1CC0103B" w:rsidR="00791711" w:rsidDel="006B5418" w:rsidRDefault="006B5418" w:rsidP="00F8735E">
      <w:pPr>
        <w:rPr>
          <w:del w:id="1031" w:author="Warwick Wainwright" w:date="2018-07-25T17:07:00Z"/>
          <w:bCs/>
        </w:rPr>
      </w:pPr>
      <w:ins w:id="1032" w:author="Warwick Wainwright" w:date="2018-07-25T17:07:00Z">
        <w:r>
          <w:rPr>
            <w:bCs/>
          </w:rPr>
          <w:t>For bovine farmers, i</w:t>
        </w:r>
      </w:ins>
      <w:ins w:id="1033" w:author="Warwick Wainwright" w:date="2018-07-25T16:35:00Z">
        <w:r w:rsidR="003116BC">
          <w:rPr>
            <w:bCs/>
          </w:rPr>
          <w:t xml:space="preserve">nteracting </w:t>
        </w:r>
      </w:ins>
      <w:ins w:id="1034" w:author="Warwick Wainwright" w:date="2018-07-25T17:07:00Z">
        <w:r>
          <w:rPr>
            <w:bCs/>
          </w:rPr>
          <w:t>respondents</w:t>
        </w:r>
      </w:ins>
      <w:ins w:id="1035" w:author="Warwick Wainwright" w:date="2018-07-25T16:41:00Z">
        <w:r w:rsidR="003116BC">
          <w:rPr>
            <w:bCs/>
          </w:rPr>
          <w:t xml:space="preserve"> wishing to</w:t>
        </w:r>
      </w:ins>
      <w:ins w:id="1036" w:author="Warwick Wainwright" w:date="2018-07-25T16:35:00Z">
        <w:r w:rsidR="003116BC">
          <w:rPr>
            <w:bCs/>
          </w:rPr>
          <w:t xml:space="preserve"> </w:t>
        </w:r>
      </w:ins>
      <w:ins w:id="1037" w:author="Warwick Wainwright" w:date="2018-07-25T16:41:00Z">
        <w:r w:rsidR="003116BC">
          <w:rPr>
            <w:bCs/>
          </w:rPr>
          <w:t>receive</w:t>
        </w:r>
      </w:ins>
      <w:ins w:id="1038" w:author="Warwick Wainwright" w:date="2018-07-25T16:35:00Z">
        <w:r w:rsidR="003116BC">
          <w:rPr>
            <w:bCs/>
          </w:rPr>
          <w:t xml:space="preserve"> </w:t>
        </w:r>
      </w:ins>
      <w:ins w:id="1039" w:author="Warwick Wainwright" w:date="2018-07-25T16:40:00Z">
        <w:r w:rsidR="003116BC">
          <w:rPr>
            <w:bCs/>
          </w:rPr>
          <w:t xml:space="preserve">community </w:t>
        </w:r>
      </w:ins>
      <w:ins w:id="1040" w:author="Warwick Wainwright" w:date="2018-07-25T16:35:00Z">
        <w:r w:rsidR="003116BC">
          <w:rPr>
            <w:bCs/>
          </w:rPr>
          <w:t>benefits from the scheme (</w:t>
        </w:r>
      </w:ins>
      <w:r w:rsidR="00F8735E" w:rsidRPr="00F8735E">
        <w:rPr>
          <w:bCs/>
        </w:rPr>
        <w:t>BEN</w:t>
      </w:r>
      <w:ins w:id="1041" w:author="Warwick Wainwright" w:date="2018-07-25T16:36:00Z">
        <w:r w:rsidR="003116BC">
          <w:rPr>
            <w:bCs/>
          </w:rPr>
          <w:t>)</w:t>
        </w:r>
      </w:ins>
      <w:r w:rsidR="00F8735E" w:rsidRPr="00F8735E">
        <w:rPr>
          <w:bCs/>
        </w:rPr>
        <w:t xml:space="preserve"> </w:t>
      </w:r>
      <w:del w:id="1042" w:author="Warwick Wainwright" w:date="2018-07-25T16:36:00Z">
        <w:r w:rsidR="00F8735E" w:rsidRPr="00F8735E" w:rsidDel="003116BC">
          <w:rPr>
            <w:bCs/>
          </w:rPr>
          <w:delText xml:space="preserve">interacted </w:delText>
        </w:r>
      </w:del>
      <w:r w:rsidR="00F8735E" w:rsidRPr="00F8735E">
        <w:rPr>
          <w:bCs/>
        </w:rPr>
        <w:t>with COS was significant and positive</w:t>
      </w:r>
      <w:ins w:id="1043" w:author="Warwick Wainwright" w:date="2018-07-25T16:42:00Z">
        <w:r w:rsidR="003116BC">
          <w:rPr>
            <w:bCs/>
          </w:rPr>
          <w:t>,</w:t>
        </w:r>
      </w:ins>
      <w:r w:rsidR="00F8735E" w:rsidRPr="00F8735E">
        <w:rPr>
          <w:bCs/>
        </w:rPr>
        <w:t xml:space="preserve"> </w:t>
      </w:r>
      <w:del w:id="1044" w:author="Warwick Wainwright" w:date="2018-07-25T16:37:00Z">
        <w:r w:rsidR="00F8735E" w:rsidRPr="00F8735E" w:rsidDel="003116BC">
          <w:rPr>
            <w:bCs/>
          </w:rPr>
          <w:delText xml:space="preserve">for bovines and ovines </w:delText>
        </w:r>
      </w:del>
      <w:r w:rsidR="00F8735E" w:rsidRPr="00F8735E">
        <w:rPr>
          <w:bCs/>
        </w:rPr>
        <w:t xml:space="preserve">indicating farmers looking to receive community based (in-kind) </w:t>
      </w:r>
      <w:del w:id="1045" w:author="Warwick Wainwright" w:date="2018-07-25T16:42:00Z">
        <w:r w:rsidR="00F8735E" w:rsidRPr="00F8735E" w:rsidDel="003116BC">
          <w:rPr>
            <w:bCs/>
          </w:rPr>
          <w:delText xml:space="preserve">support </w:delText>
        </w:r>
      </w:del>
      <w:ins w:id="1046" w:author="Warwick Wainwright" w:date="2018-07-25T16:59:00Z">
        <w:r w:rsidR="000E7EB3">
          <w:rPr>
            <w:bCs/>
          </w:rPr>
          <w:t>rewards for providing conservation services</w:t>
        </w:r>
      </w:ins>
      <w:del w:id="1047" w:author="Warwick Wainwright" w:date="2018-07-25T16:59:00Z">
        <w:r w:rsidR="00F8735E" w:rsidRPr="00F8735E" w:rsidDel="000E7EB3">
          <w:rPr>
            <w:bCs/>
          </w:rPr>
          <w:delText xml:space="preserve">for </w:delText>
        </w:r>
      </w:del>
      <w:del w:id="1048" w:author="Warwick Wainwright" w:date="2018-07-25T16:43:00Z">
        <w:r w:rsidR="00F8735E" w:rsidRPr="00F8735E" w:rsidDel="003116BC">
          <w:rPr>
            <w:bCs/>
          </w:rPr>
          <w:delText xml:space="preserve">conservation schemes </w:delText>
        </w:r>
      </w:del>
      <w:ins w:id="1049" w:author="Warwick Wainwright" w:date="2018-07-25T16:43:00Z">
        <w:r w:rsidR="003116BC">
          <w:rPr>
            <w:bCs/>
          </w:rPr>
          <w:t xml:space="preserve"> </w:t>
        </w:r>
      </w:ins>
      <w:r w:rsidR="00F8735E" w:rsidRPr="00F8735E">
        <w:rPr>
          <w:bCs/>
        </w:rPr>
        <w:t xml:space="preserve">require </w:t>
      </w:r>
      <w:ins w:id="1050" w:author="Warwick Wainwright" w:date="2018-07-25T16:43:00Z">
        <w:r w:rsidR="000B705E">
          <w:rPr>
            <w:bCs/>
          </w:rPr>
          <w:t xml:space="preserve">a </w:t>
        </w:r>
      </w:ins>
      <w:r w:rsidR="00F8735E" w:rsidRPr="00F8735E">
        <w:rPr>
          <w:bCs/>
        </w:rPr>
        <w:t xml:space="preserve">higher </w:t>
      </w:r>
      <w:ins w:id="1051" w:author="Warwick Wainwright" w:date="2018-07-25T16:43:00Z">
        <w:r w:rsidR="000B705E">
          <w:rPr>
            <w:bCs/>
          </w:rPr>
          <w:t xml:space="preserve">equivalent </w:t>
        </w:r>
      </w:ins>
      <w:r w:rsidR="00F8735E" w:rsidRPr="00F8735E">
        <w:rPr>
          <w:bCs/>
        </w:rPr>
        <w:t xml:space="preserve">subsidy </w:t>
      </w:r>
      <w:r w:rsidR="00416DE7">
        <w:rPr>
          <w:bCs/>
        </w:rPr>
        <w:t>reward.</w:t>
      </w:r>
      <w:r w:rsidR="00F8735E" w:rsidRPr="00F8735E">
        <w:rPr>
          <w:bCs/>
        </w:rPr>
        <w:t xml:space="preserve"> </w:t>
      </w:r>
      <w:del w:id="1052" w:author="Warwick Wainwright" w:date="2018-07-25T17:07:00Z">
        <w:r w:rsidR="00F8735E" w:rsidRPr="00F8735E" w:rsidDel="006B5418">
          <w:rPr>
            <w:bCs/>
          </w:rPr>
          <w:delText xml:space="preserve"> </w:delText>
        </w:r>
      </w:del>
    </w:p>
    <w:p w14:paraId="49163519" w14:textId="77777777" w:rsidR="00791711" w:rsidDel="006B5418" w:rsidRDefault="00791711" w:rsidP="00F8735E">
      <w:pPr>
        <w:rPr>
          <w:del w:id="1053" w:author="Warwick Wainwright" w:date="2018-07-25T17:07:00Z"/>
          <w:bCs/>
        </w:rPr>
      </w:pPr>
    </w:p>
    <w:p w14:paraId="73FFDC51" w14:textId="0DF8DBDF" w:rsidR="00F8735E" w:rsidRDefault="00F8735E" w:rsidP="00F8735E">
      <w:pPr>
        <w:rPr>
          <w:bCs/>
        </w:rPr>
      </w:pPr>
      <w:del w:id="1054" w:author="Warwick Wainwright" w:date="2018-07-25T16:52:00Z">
        <w:r w:rsidRPr="00F8735E" w:rsidDel="000E7EB3">
          <w:rPr>
            <w:bCs/>
          </w:rPr>
          <w:delText xml:space="preserve">For </w:delText>
        </w:r>
      </w:del>
      <w:ins w:id="1055" w:author="Warwick Wainwright" w:date="2018-07-25T17:06:00Z">
        <w:r w:rsidR="006B5418">
          <w:rPr>
            <w:bCs/>
          </w:rPr>
          <w:t xml:space="preserve">For </w:t>
        </w:r>
      </w:ins>
      <w:ins w:id="1056" w:author="Warwick Wainwright" w:date="2018-07-25T16:53:00Z">
        <w:r w:rsidR="000E7EB3">
          <w:rPr>
            <w:bCs/>
          </w:rPr>
          <w:t>ovine farmers</w:t>
        </w:r>
      </w:ins>
      <w:ins w:id="1057" w:author="Warwick Wainwright" w:date="2018-07-25T17:06:00Z">
        <w:r w:rsidR="006B5418">
          <w:rPr>
            <w:bCs/>
          </w:rPr>
          <w:t>, interacting BEN</w:t>
        </w:r>
      </w:ins>
      <w:ins w:id="1058" w:author="Warwick Wainwright" w:date="2018-07-25T16:53:00Z">
        <w:r w:rsidR="000E7EB3">
          <w:rPr>
            <w:bCs/>
          </w:rPr>
          <w:t xml:space="preserve"> </w:t>
        </w:r>
      </w:ins>
      <w:del w:id="1059" w:author="Warwick Wainwright" w:date="2018-07-25T16:52:00Z">
        <w:r w:rsidRPr="00F8735E" w:rsidDel="000E7EB3">
          <w:rPr>
            <w:bCs/>
          </w:rPr>
          <w:delText>ovines</w:delText>
        </w:r>
      </w:del>
      <w:del w:id="1060" w:author="Warwick Wainwright" w:date="2018-07-25T17:06:00Z">
        <w:r w:rsidRPr="00F8735E" w:rsidDel="006B5418">
          <w:rPr>
            <w:bCs/>
          </w:rPr>
          <w:delText xml:space="preserve">, </w:delText>
        </w:r>
      </w:del>
      <w:ins w:id="1061" w:author="Warwick Wainwright" w:date="2018-07-25T16:53:00Z">
        <w:r w:rsidR="000E7EB3">
          <w:rPr>
            <w:bCs/>
          </w:rPr>
          <w:t xml:space="preserve">with </w:t>
        </w:r>
      </w:ins>
      <w:ins w:id="1062" w:author="Warwick Wainwright" w:date="2018-07-25T16:52:00Z">
        <w:r w:rsidR="000E7EB3">
          <w:rPr>
            <w:bCs/>
          </w:rPr>
          <w:t>structure of scheme (</w:t>
        </w:r>
      </w:ins>
      <w:r w:rsidRPr="00F8735E">
        <w:rPr>
          <w:bCs/>
        </w:rPr>
        <w:t>SOS</w:t>
      </w:r>
      <w:ins w:id="1063" w:author="Warwick Wainwright" w:date="2018-07-25T16:52:00Z">
        <w:r w:rsidR="000E7EB3">
          <w:rPr>
            <w:bCs/>
          </w:rPr>
          <w:t>)</w:t>
        </w:r>
      </w:ins>
      <w:r w:rsidRPr="00F8735E">
        <w:rPr>
          <w:bCs/>
        </w:rPr>
        <w:t xml:space="preserve"> </w:t>
      </w:r>
      <w:del w:id="1064" w:author="Warwick Wainwright" w:date="2018-07-25T16:53:00Z">
        <w:r w:rsidRPr="00F8735E" w:rsidDel="000E7EB3">
          <w:rPr>
            <w:bCs/>
          </w:rPr>
          <w:delText xml:space="preserve">interacted with BEN </w:delText>
        </w:r>
      </w:del>
      <w:r w:rsidRPr="00F8735E">
        <w:rPr>
          <w:bCs/>
        </w:rPr>
        <w:t>is negative and significant meaning farmers preferring individual benefit schemes also prefer individually managed conservation programmes</w:t>
      </w:r>
      <w:del w:id="1065" w:author="Warwick Wainwright" w:date="2018-07-25T16:59:00Z">
        <w:r w:rsidR="00864EE0" w:rsidDel="000E7EB3">
          <w:rPr>
            <w:bCs/>
          </w:rPr>
          <w:delText>, suggesting consistency in our results</w:delText>
        </w:r>
      </w:del>
      <w:r w:rsidR="00864EE0">
        <w:rPr>
          <w:bCs/>
        </w:rPr>
        <w:t>.</w:t>
      </w:r>
      <w:r w:rsidR="00063D84">
        <w:rPr>
          <w:bCs/>
        </w:rPr>
        <w:t xml:space="preserve"> </w:t>
      </w:r>
      <w:ins w:id="1066" w:author="Warwick Wainwright" w:date="2018-07-25T17:07:00Z">
        <w:r w:rsidR="006B5418">
          <w:rPr>
            <w:bCs/>
          </w:rPr>
          <w:t xml:space="preserve">Interacting BEN with </w:t>
        </w:r>
      </w:ins>
      <w:r w:rsidR="00063D84">
        <w:rPr>
          <w:bCs/>
        </w:rPr>
        <w:t xml:space="preserve">COS </w:t>
      </w:r>
      <w:del w:id="1067" w:author="Warwick Wainwright" w:date="2018-07-25T17:08:00Z">
        <w:r w:rsidR="00063D84" w:rsidDel="006B5418">
          <w:rPr>
            <w:bCs/>
          </w:rPr>
          <w:delText xml:space="preserve">interacted </w:delText>
        </w:r>
      </w:del>
      <w:del w:id="1068" w:author="Warwick Wainwright" w:date="2018-07-25T17:07:00Z">
        <w:r w:rsidR="00063D84" w:rsidDel="006B5418">
          <w:rPr>
            <w:bCs/>
          </w:rPr>
          <w:delText xml:space="preserve">with BEN </w:delText>
        </w:r>
      </w:del>
      <w:r w:rsidR="00063D84">
        <w:rPr>
          <w:bCs/>
        </w:rPr>
        <w:t xml:space="preserve">was </w:t>
      </w:r>
      <w:ins w:id="1069" w:author="Warwick Wainwright" w:date="2018-07-25T17:08:00Z">
        <w:r w:rsidR="006B5418">
          <w:rPr>
            <w:bCs/>
          </w:rPr>
          <w:t xml:space="preserve">also </w:t>
        </w:r>
      </w:ins>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del w:id="1070" w:author="Warwick Wainwright" w:date="2018-07-25T17:08:00Z">
        <w:r w:rsidR="00D902AC" w:rsidDel="006B5418">
          <w:rPr>
            <w:bCs/>
          </w:rPr>
          <w:delText>remuneration</w:delText>
        </w:r>
        <w:r w:rsidR="00153E53" w:rsidDel="006B5418">
          <w:rPr>
            <w:bCs/>
          </w:rPr>
          <w:delText xml:space="preserve"> </w:delText>
        </w:r>
      </w:del>
      <w:ins w:id="1071" w:author="Warwick Wainwright" w:date="2018-07-25T17:08:00Z">
        <w:r w:rsidR="006B5418">
          <w:rPr>
            <w:bCs/>
          </w:rPr>
          <w:t xml:space="preserve">payment </w:t>
        </w:r>
      </w:ins>
      <w:r w:rsidR="00153E53">
        <w:rPr>
          <w:bCs/>
        </w:rPr>
        <w:t xml:space="preserve">schemes </w:t>
      </w:r>
      <w:r w:rsidR="00D902AC">
        <w:rPr>
          <w:bCs/>
        </w:rPr>
        <w:t>are</w:t>
      </w:r>
      <w:r w:rsidR="00871E71">
        <w:rPr>
          <w:bCs/>
        </w:rPr>
        <w:t xml:space="preserve"> WTA lower</w:t>
      </w:r>
      <w:r w:rsidR="00153E53">
        <w:rPr>
          <w:bCs/>
        </w:rPr>
        <w:t xml:space="preserve"> subsidy </w:t>
      </w:r>
      <w:commentRangeStart w:id="1072"/>
      <w:r w:rsidR="00153E53">
        <w:rPr>
          <w:bCs/>
        </w:rPr>
        <w:t>premiums</w:t>
      </w:r>
      <w:commentRangeEnd w:id="1072"/>
      <w:r w:rsidR="00767695">
        <w:rPr>
          <w:rStyle w:val="CommentReference"/>
        </w:rPr>
        <w:commentReference w:id="1072"/>
      </w:r>
      <w:r w:rsidR="00153E53">
        <w:rPr>
          <w:bCs/>
        </w:rPr>
        <w:t>.</w:t>
      </w:r>
    </w:p>
    <w:p w14:paraId="39B40045" w14:textId="77777777" w:rsidR="004E4A8C" w:rsidRDefault="004E4A8C" w:rsidP="004E4A8C">
      <w:pPr>
        <w:pStyle w:val="Heading2"/>
        <w:rPr>
          <w:bCs w:val="0"/>
        </w:rPr>
      </w:pPr>
      <w:r w:rsidRPr="004E4A8C">
        <w:rPr>
          <w:bCs w:val="0"/>
        </w:rPr>
        <w:lastRenderedPageBreak/>
        <w:t>Willingness to accept estimates</w:t>
      </w:r>
    </w:p>
    <w:p w14:paraId="497B1FD2" w14:textId="77777777" w:rsidR="00CD79B0" w:rsidRPr="00CD79B0" w:rsidRDefault="00CD79B0" w:rsidP="00CD79B0">
      <w:pPr>
        <w:pStyle w:val="Firstparagraph"/>
      </w:pPr>
    </w:p>
    <w:p w14:paraId="1380A371" w14:textId="07DA03D4" w:rsidR="00DC3485" w:rsidRDefault="00D5743C" w:rsidP="00D5743C">
      <w:r>
        <w:t xml:space="preserve">For </w:t>
      </w:r>
      <w:r w:rsidR="00035DFA">
        <w:t>WTA estimates</w:t>
      </w:r>
      <w:r w:rsidR="00DD5500">
        <w:t xml:space="preserve"> (Table 5</w:t>
      </w:r>
      <w:r w:rsidR="00EB2B6C">
        <w:t>)</w:t>
      </w:r>
      <w:del w:id="1073" w:author="Warwick Wainwright" w:date="2018-07-25T17:19:00Z">
        <w:r w:rsidDel="006130C9">
          <w:delText>,</w:delText>
        </w:r>
      </w:del>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del w:id="1074" w:author="Warwick Wainwright" w:date="2018-07-25T17:19:00Z">
        <w:r w:rsidDel="006130C9">
          <w:delText xml:space="preserve">entrance </w:delText>
        </w:r>
      </w:del>
      <w:ins w:id="1075" w:author="Warwick Wainwright" w:date="2018-07-25T17:19:00Z">
        <w:r w:rsidR="006130C9">
          <w:t xml:space="preserve">starting </w:t>
        </w:r>
      </w:ins>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ins w:id="1076" w:author="Warwick Wainwright" w:date="2018-07-25T16:10:00Z">
        <w:r w:rsidR="00E34914">
          <w:t>;</w:t>
        </w:r>
      </w:ins>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ins w:id="1077" w:author="Warwick Wainwright" w:date="2018-07-25T17:20:00Z">
        <w:r w:rsidR="006130C9">
          <w:t xml:space="preserve">conversely </w:t>
        </w:r>
      </w:ins>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3473FA19" w:rsidR="00921E35" w:rsidDel="006119FB" w:rsidRDefault="00825106" w:rsidP="006A0EB7">
      <w:pPr>
        <w:rPr>
          <w:del w:id="1078" w:author="Warwick Wainwright" w:date="2018-07-25T17:57:00Z"/>
        </w:rPr>
      </w:pPr>
      <w:del w:id="1079" w:author="Warwick Wainwright" w:date="2018-07-25T17:25:00Z">
        <w:r w:rsidRPr="00070992" w:rsidDel="006130C9">
          <w:tab/>
        </w:r>
      </w:del>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w:t>
      </w:r>
      <w:del w:id="1080" w:author="Warwick Wainwright" w:date="2018-07-25T17:25:00Z">
        <w:r w:rsidR="00E70D18" w:rsidDel="006130C9">
          <w:delText xml:space="preserve">attribute </w:delText>
        </w:r>
      </w:del>
      <w:ins w:id="1081" w:author="Warwick Wainwright" w:date="2018-07-25T17:25:00Z">
        <w:r w:rsidR="006130C9">
          <w:t xml:space="preserve">contract </w:t>
        </w:r>
      </w:ins>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 xml:space="preserve">varied according to contract </w:t>
      </w:r>
      <w:del w:id="1082" w:author="Warwick Wainwright" w:date="2018-07-25T17:25:00Z">
        <w:r w:rsidRPr="00070992" w:rsidDel="006130C9">
          <w:delText>terms</w:delText>
        </w:r>
      </w:del>
      <w:ins w:id="1083" w:author="Warwick Wainwright" w:date="2018-07-25T17:25:00Z">
        <w:r w:rsidR="006130C9">
          <w:t>attributes</w:t>
        </w:r>
      </w:ins>
      <w:r w:rsidR="00195A00">
        <w:t xml:space="preserve">. </w:t>
      </w:r>
      <w:del w:id="1084" w:author="MORAN Dominic" w:date="2018-07-14T19:05:00Z">
        <w:r w:rsidR="00112B99" w:rsidDel="00A96B9C">
          <w:delText>Mean parameter</w:delText>
        </w:r>
      </w:del>
      <w:r w:rsidR="00112B99">
        <w:t xml:space="preserve"> </w:t>
      </w:r>
      <w:ins w:id="1085" w:author="MORAN Dominic" w:date="2018-07-14T19:05:00Z">
        <w:r w:rsidR="00A96B9C">
          <w:t>C</w:t>
        </w:r>
      </w:ins>
      <w:del w:id="1086" w:author="MORAN Dominic" w:date="2018-07-14T19:05:00Z">
        <w:r w:rsidR="00112B99" w:rsidDel="00A96B9C">
          <w:delText>c</w:delText>
        </w:r>
      </w:del>
      <w:r w:rsidR="00112B99">
        <w:t>oefficient</w:t>
      </w:r>
      <w:ins w:id="1087" w:author="MORAN Dominic" w:date="2018-07-14T19:05:00Z">
        <w:r w:rsidR="00A96B9C">
          <w:t xml:space="preserve"> means</w:t>
        </w:r>
      </w:ins>
      <w:del w:id="1088"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1089" w:author="MORAN Dominic" w:date="2018-07-14T19:06:00Z">
        <w:r w:rsidR="00A96B9C">
          <w:t>, where</w:t>
        </w:r>
      </w:ins>
      <w:del w:id="1090" w:author="MORAN Dominic" w:date="2018-07-14T19:06:00Z">
        <w:r w:rsidR="00245854" w:rsidDel="00A96B9C">
          <w:delText xml:space="preserve">. </w:delText>
        </w:r>
        <w:r w:rsidR="00921E35" w:rsidDel="00A96B9C">
          <w:delText>‘Optimal’</w:delText>
        </w:r>
      </w:del>
      <w:r w:rsidR="00921E35">
        <w:t xml:space="preserve"> </w:t>
      </w:r>
      <w:ins w:id="1091" w:author="MORAN Dominic" w:date="2018-07-14T19:06:00Z">
        <w:r w:rsidR="00A96B9C">
          <w:t xml:space="preserve">optimal </w:t>
        </w:r>
      </w:ins>
      <w:r w:rsidR="00921E35">
        <w:t xml:space="preserve">refers to contract attributes that meet </w:t>
      </w:r>
      <w:del w:id="1092" w:author="Warwick Wainwright" w:date="2018-07-25T17:33:00Z">
        <w:r w:rsidR="00921E35" w:rsidDel="00F0459A">
          <w:delText>the preferences of agents</w:delText>
        </w:r>
      </w:del>
      <w:ins w:id="1093" w:author="Warwick Wainwright" w:date="2018-07-25T17:33:00Z">
        <w:r w:rsidR="00F0459A">
          <w:t>farmer preferences elicited in the CE</w:t>
        </w:r>
      </w:ins>
      <w:r w:rsidR="00921E35">
        <w:t xml:space="preserve"> while ‘non-optimal’ contracts do not</w:t>
      </w:r>
      <w:ins w:id="1094" w:author="Warwick Wainwright" w:date="2018-07-26T10:15:00Z">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w:t>
        </w:r>
      </w:ins>
      <w:ins w:id="1095" w:author="Warwick Wainwright" w:date="2018-07-26T10:17:00Z">
        <w:r w:rsidR="00013384">
          <w:t xml:space="preserve"> </w:t>
        </w:r>
      </w:ins>
      <w:ins w:id="1096" w:author="Warwick Wainwright" w:date="2018-07-26T09:54:00Z">
        <w:r w:rsidR="00DE0465">
          <w:t>The</w:t>
        </w:r>
      </w:ins>
      <w:ins w:id="1097" w:author="Warwick Wainwright" w:date="2018-07-25T17:52:00Z">
        <w:r w:rsidR="006119FB">
          <w:t xml:space="preserve"> subsidy premium </w:t>
        </w:r>
      </w:ins>
      <w:ins w:id="1098" w:author="Warwick Wainwright" w:date="2018-07-26T10:05:00Z">
        <w:r w:rsidR="00425C0C">
          <w:t xml:space="preserve">took </w:t>
        </w:r>
      </w:ins>
      <w:ins w:id="1099" w:author="Warwick Wainwright" w:date="2018-07-26T10:06:00Z">
        <w:r w:rsidR="00425C0C">
          <w:t>consistent</w:t>
        </w:r>
      </w:ins>
      <w:ins w:id="1100" w:author="Warwick Wainwright" w:date="2018-07-26T10:05:00Z">
        <w:r w:rsidR="00425C0C">
          <w:t xml:space="preserve"> values</w:t>
        </w:r>
      </w:ins>
      <w:ins w:id="1101" w:author="Warwick Wainwright" w:date="2018-07-25T17:53:00Z">
        <w:r w:rsidR="006119FB">
          <w:t xml:space="preserve"> across</w:t>
        </w:r>
      </w:ins>
      <w:ins w:id="1102" w:author="Warwick Wainwright" w:date="2018-07-25T17:52:00Z">
        <w:r w:rsidR="006119FB">
          <w:t xml:space="preserve"> both scenarios</w:t>
        </w:r>
      </w:ins>
      <w:ins w:id="1103" w:author="Warwick Wainwright" w:date="2018-07-26T10:07:00Z">
        <w:r w:rsidR="00C20C96">
          <w:t xml:space="preserve">, </w:t>
        </w:r>
      </w:ins>
      <w:ins w:id="1104" w:author="Warwick Wainwright" w:date="2018-07-26T10:08:00Z">
        <w:r w:rsidR="00C20C96">
          <w:t xml:space="preserve">ranging from 10% to 100% of remuneration offered in the RDP scheme option. </w:t>
        </w:r>
      </w:ins>
      <w:ins w:id="1105" w:author="Warwick Wainwright" w:date="2018-07-25T17:37:00Z">
        <w:r w:rsidR="00F0459A">
          <w:t xml:space="preserve">This allowed </w:t>
        </w:r>
      </w:ins>
      <w:ins w:id="1106" w:author="Warwick Wainwright" w:date="2018-07-25T17:38:00Z">
        <w:r w:rsidR="00F0459A">
          <w:t xml:space="preserve">exploration of </w:t>
        </w:r>
      </w:ins>
      <w:ins w:id="1107" w:author="Warwick Wainwright" w:date="2018-07-25T17:48:00Z">
        <w:r w:rsidR="00346B58">
          <w:t xml:space="preserve">how </w:t>
        </w:r>
      </w:ins>
      <w:ins w:id="1108" w:author="Warwick Wainwright" w:date="2018-07-25T17:55:00Z">
        <w:r w:rsidR="006119FB">
          <w:t>scheme uptake might vary with</w:t>
        </w:r>
      </w:ins>
      <w:ins w:id="1109" w:author="Warwick Wainwright" w:date="2018-07-25T17:48:00Z">
        <w:r w:rsidR="00346B58">
          <w:t xml:space="preserve"> </w:t>
        </w:r>
      </w:ins>
      <w:ins w:id="1110" w:author="Warwick Wainwright" w:date="2018-07-26T10:20:00Z">
        <w:r w:rsidR="009D094E">
          <w:t xml:space="preserve">contract options to </w:t>
        </w:r>
      </w:ins>
      <w:ins w:id="1111" w:author="Warwick Wainwright" w:date="2018-07-26T10:21:00Z">
        <w:r w:rsidR="009D094E">
          <w:t>gauge</w:t>
        </w:r>
      </w:ins>
      <w:ins w:id="1112" w:author="Warwick Wainwright" w:date="2018-07-26T10:20:00Z">
        <w:r w:rsidR="009D094E">
          <w:t xml:space="preserve"> the importance of monetary and non-monetary attributes in </w:t>
        </w:r>
        <w:r w:rsidR="009D094E">
          <w:lastRenderedPageBreak/>
          <w:t>farmer decision making.</w:t>
        </w:r>
      </w:ins>
      <w:del w:id="1113" w:author="Warwick Wainwright" w:date="2018-07-25T17:34:00Z">
        <w:r w:rsidR="00921E35" w:rsidDel="00F0459A">
          <w:delText xml:space="preserve">. </w:delText>
        </w:r>
      </w:del>
      <w:del w:id="1114" w:author="Warwick Wainwright" w:date="2018-07-25T17:57:00Z">
        <w:r w:rsidR="00451BE7" w:rsidDel="006119FB">
          <w:delText>T</w:delText>
        </w:r>
        <w:r w:rsidR="00921E35" w:rsidDel="006119FB">
          <w:delText xml:space="preserve">he subsidy </w:delText>
        </w:r>
        <w:r w:rsidR="00451BE7" w:rsidDel="006119FB">
          <w:delText>was</w:delText>
        </w:r>
        <w:r w:rsidR="00921E35" w:rsidDel="006119FB">
          <w:delText xml:space="preserve"> fixed across both alternatives at different rates</w:delText>
        </w:r>
        <w:r w:rsidR="00451BE7" w:rsidDel="006119FB">
          <w:delText xml:space="preserve"> to explore</w:delText>
        </w:r>
        <w:r w:rsidR="00921E35" w:rsidDel="006119FB">
          <w:delText xml:space="preserve"> </w:delText>
        </w:r>
        <w:r w:rsidR="00451BE7" w:rsidDel="006119FB">
          <w:delText>the</w:delText>
        </w:r>
        <w:r w:rsidR="00921E35" w:rsidDel="006119FB">
          <w:delText xml:space="preserve"> trade-off between </w:delText>
        </w:r>
      </w:del>
      <w:del w:id="1115" w:author="Warwick Wainwright" w:date="2018-07-25T17:34:00Z">
        <w:r w:rsidR="00921E35" w:rsidDel="00F0459A">
          <w:delText xml:space="preserve">preference satisfaction and </w:delText>
        </w:r>
      </w:del>
      <w:del w:id="1116" w:author="Warwick Wainwright" w:date="2018-07-25T17:57:00Z">
        <w:r w:rsidR="00921E35" w:rsidDel="006119FB">
          <w:delText xml:space="preserve">incentive reward. </w:delText>
        </w:r>
      </w:del>
    </w:p>
    <w:p w14:paraId="00C04CE1" w14:textId="77777777" w:rsidR="005A0F36" w:rsidRDefault="005A0F36" w:rsidP="00666D35">
      <w:pPr>
        <w:rPr>
          <w:color w:val="000000"/>
          <w:sz w:val="20"/>
          <w:szCs w:val="20"/>
        </w:rPr>
      </w:pPr>
    </w:p>
    <w:p w14:paraId="4A442F12" w14:textId="482DADC9" w:rsidR="00245854" w:rsidDel="00DA127D" w:rsidRDefault="00E12324" w:rsidP="0001614F">
      <w:pPr>
        <w:rPr>
          <w:del w:id="1117" w:author="Warwick Wainwright" w:date="2018-07-26T10:37:00Z"/>
        </w:rPr>
      </w:pPr>
      <w:r>
        <w:t>As expected, n</w:t>
      </w:r>
      <w:r w:rsidR="00825106" w:rsidRPr="00070992">
        <w:t xml:space="preserve">on-optimal contracts </w:t>
      </w:r>
      <w:del w:id="1118" w:author="Warwick Wainwright" w:date="2018-07-26T09:32:00Z">
        <w:r w:rsidR="00921E35" w:rsidDel="00990BFB">
          <w:delText>required</w:delText>
        </w:r>
        <w:r w:rsidR="00825106" w:rsidRPr="00070992" w:rsidDel="00990BFB">
          <w:delText xml:space="preserve"> greater </w:delText>
        </w:r>
        <w:r w:rsidR="008A15E2" w:rsidDel="00990BFB">
          <w:delText xml:space="preserve">remuneration to counter </w:delText>
        </w:r>
        <w:r w:rsidR="00825106" w:rsidRPr="00070992" w:rsidDel="00990BFB">
          <w:delText>higher levels of non-enrolment</w:delText>
        </w:r>
      </w:del>
      <w:ins w:id="1119" w:author="Warwick Wainwright" w:date="2018-07-26T09:33:00Z">
        <w:r w:rsidR="00990BFB">
          <w:t>were estimated to receive lower participation relative to optimal contracts.</w:t>
        </w:r>
      </w:ins>
      <w:ins w:id="1120" w:author="Warwick Wainwright" w:date="2018-07-26T09:32:00Z">
        <w:r w:rsidR="00990BFB">
          <w:t xml:space="preserve"> </w:t>
        </w:r>
      </w:ins>
      <w:del w:id="1121" w:author="Warwick Wainwright" w:date="2018-07-26T09:32:00Z">
        <w:r w:rsidR="00112B99" w:rsidDel="00990BFB">
          <w:delText xml:space="preserve"> </w:delText>
        </w:r>
      </w:del>
      <w:r w:rsidR="00112B99">
        <w:t xml:space="preserve">(Figure </w:t>
      </w:r>
      <w:r w:rsidR="003D5235">
        <w:t>5</w:t>
      </w:r>
      <w:r w:rsidR="007B26B2">
        <w:t>)</w:t>
      </w:r>
      <w:r w:rsidR="00245854">
        <w:t>.</w:t>
      </w:r>
      <w:ins w:id="1122" w:author="Warwick Wainwright" w:date="2018-07-26T09:33:00Z">
        <w:r w:rsidR="00990BFB">
          <w:t xml:space="preserve"> </w:t>
        </w:r>
      </w:ins>
      <w:ins w:id="1123" w:author="Warwick Wainwright" w:date="2018-07-26T09:34:00Z">
        <w:r w:rsidR="00990BFB">
          <w:t>P</w:t>
        </w:r>
      </w:ins>
      <w:ins w:id="1124" w:author="Warwick Wainwright" w:date="2018-07-26T09:33:00Z">
        <w:r w:rsidR="00990BFB">
          <w:t xml:space="preserve">articipation </w:t>
        </w:r>
      </w:ins>
      <w:ins w:id="1125" w:author="Warwick Wainwright" w:date="2018-07-26T09:34:00Z">
        <w:r w:rsidR="00990BFB">
          <w:t xml:space="preserve">estimates </w:t>
        </w:r>
      </w:ins>
      <w:ins w:id="1126" w:author="Warwick Wainwright" w:date="2018-07-26T09:33:00Z">
        <w:r w:rsidR="00990BFB">
          <w:t>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ins>
      <w:ins w:id="1127" w:author="Warwick Wainwright" w:date="2018-07-26T09:41:00Z">
        <w:r w:rsidR="0028563B">
          <w:t xml:space="preserve"> under the non-optimal scenario</w:t>
        </w:r>
      </w:ins>
      <w:ins w:id="1128" w:author="Warwick Wainwright" w:date="2018-07-26T09:33:00Z">
        <w:r w:rsidR="00990BFB">
          <w:t>.</w:t>
        </w:r>
      </w:ins>
      <w:ins w:id="1129" w:author="Warwick Wainwright" w:date="2018-07-26T09:41:00Z">
        <w:r w:rsidR="0028563B">
          <w:t xml:space="preserve"> Conversely, in </w:t>
        </w:r>
      </w:ins>
      <w:ins w:id="1130" w:author="Warwick Wainwright" w:date="2018-07-26T09:42:00Z">
        <w:r w:rsidR="0028563B">
          <w:t xml:space="preserve">the </w:t>
        </w:r>
      </w:ins>
      <w:ins w:id="1131" w:author="Warwick Wainwright" w:date="2018-07-26T09:41:00Z">
        <w:r w:rsidR="0028563B">
          <w:t>optimal</w:t>
        </w:r>
      </w:ins>
      <w:ins w:id="1132" w:author="Warwick Wainwright" w:date="2018-07-26T09:42:00Z">
        <w:r w:rsidR="0028563B">
          <w:t xml:space="preserve"> scenario </w:t>
        </w:r>
      </w:ins>
      <w:del w:id="1133" w:author="Warwick Wainwright" w:date="2018-07-26T09:42:00Z">
        <w:r w:rsidR="00245854" w:rsidDel="0028563B">
          <w:delText xml:space="preserve"> </w:delText>
        </w:r>
        <w:r w:rsidR="00C54C6C" w:rsidDel="0028563B">
          <w:delText>P</w:delText>
        </w:r>
      </w:del>
      <w:ins w:id="1134" w:author="Warwick Wainwright" w:date="2018-07-26T09:42:00Z">
        <w:r w:rsidR="0028563B">
          <w:t>p</w:t>
        </w:r>
      </w:ins>
      <w:r w:rsidR="00C54C6C">
        <w:t xml:space="preserve">articipation estimates </w:t>
      </w:r>
      <w:del w:id="1135" w:author="Warwick Wainwright" w:date="2018-07-26T09:43:00Z">
        <w:r w:rsidR="00C54C6C" w:rsidDel="0028563B">
          <w:delText xml:space="preserve">for the scheme </w:delText>
        </w:r>
      </w:del>
      <w:r w:rsidR="00C54C6C">
        <w:t>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ins w:id="1136" w:author="Warwick Wainwright" w:date="2018-07-26T09:46:00Z">
        <w:r w:rsidR="0028563B">
          <w:t xml:space="preserve">Recalling that </w:t>
        </w:r>
      </w:ins>
      <w:ins w:id="1137" w:author="Warwick Wainwright" w:date="2018-07-26T09:47:00Z">
        <w:r w:rsidR="00DE0465">
          <w:t>subsidy</w:t>
        </w:r>
      </w:ins>
      <w:ins w:id="1138" w:author="Warwick Wainwright" w:date="2018-07-26T09:46:00Z">
        <w:r w:rsidR="0028563B">
          <w:t xml:space="preserve"> premiums </w:t>
        </w:r>
      </w:ins>
      <w:ins w:id="1139" w:author="Warwick Wainwright" w:date="2018-07-26T09:48:00Z">
        <w:r w:rsidR="00DE0465">
          <w:t>are</w:t>
        </w:r>
      </w:ins>
      <w:ins w:id="1140" w:author="Warwick Wainwright" w:date="2018-07-26T09:47:00Z">
        <w:r w:rsidR="00DE0465">
          <w:t xml:space="preserve"> comparable across both contract scenarios, </w:t>
        </w:r>
      </w:ins>
      <w:ins w:id="1141" w:author="Warwick Wainwright" w:date="2018-07-26T10:30:00Z">
        <w:r w:rsidR="00DA127D">
          <w:t>our estimates show</w:t>
        </w:r>
      </w:ins>
      <w:ins w:id="1142" w:author="Warwick Wainwright" w:date="2018-07-26T09:52:00Z">
        <w:r w:rsidR="00DE0465" w:rsidRPr="00070992">
          <w:t xml:space="preserve"> </w:t>
        </w:r>
      </w:ins>
      <w:ins w:id="1143" w:author="Warwick Wainwright" w:date="2018-07-26T10:31:00Z">
        <w:r w:rsidR="00DA127D">
          <w:t>the difference in participation</w:t>
        </w:r>
      </w:ins>
      <w:ins w:id="1144" w:author="Warwick Wainwright" w:date="2018-07-26T09:52:00Z">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r w:rsidR="00DE0465">
          <w:t xml:space="preserve"> </w:t>
        </w:r>
        <w:r w:rsidR="00DA127D">
          <w:t xml:space="preserve"> </w:t>
        </w:r>
      </w:ins>
      <w:del w:id="1145" w:author="Warwick Wainwright" w:date="2018-07-26T09:43:00Z">
        <w:r w:rsidR="003D5235" w:rsidDel="0028563B">
          <w:delText>In the non-optimal contract scenario participation ranged from 4% (</w:delText>
        </w:r>
        <w:r w:rsidR="003D5235" w:rsidRPr="00070992" w:rsidDel="0028563B">
          <w:delText>€20</w:delText>
        </w:r>
        <w:r w:rsidR="003D5235" w:rsidDel="0028563B">
          <w:delText xml:space="preserve"> </w:delText>
        </w:r>
        <w:r w:rsidR="003D5235" w:rsidRPr="00070992" w:rsidDel="0028563B">
          <w:rPr>
            <w:vertAlign w:val="superscript"/>
          </w:rPr>
          <w:delText>year-1</w:delText>
        </w:r>
        <w:r w:rsidR="003D5235" w:rsidDel="0028563B">
          <w:delText>) to 70% (</w:delText>
        </w:r>
        <w:r w:rsidR="003D5235" w:rsidRPr="00070992" w:rsidDel="0028563B">
          <w:delText>€200</w:delText>
        </w:r>
        <w:r w:rsidR="003D5235" w:rsidRPr="00DC3485" w:rsidDel="0028563B">
          <w:rPr>
            <w:vertAlign w:val="superscript"/>
          </w:rPr>
          <w:delText xml:space="preserve"> </w:delText>
        </w:r>
        <w:r w:rsidR="003D5235" w:rsidRPr="00070992" w:rsidDel="0028563B">
          <w:rPr>
            <w:vertAlign w:val="superscript"/>
          </w:rPr>
          <w:delText>year-1</w:delText>
        </w:r>
        <w:r w:rsidR="003D5235" w:rsidDel="0028563B">
          <w:delText>) for bovines and 2% (</w:delText>
        </w:r>
        <w:r w:rsidR="003D5235" w:rsidRPr="00070992" w:rsidDel="0028563B">
          <w:delText>€</w:delText>
        </w:r>
        <w:r w:rsidR="003D5235" w:rsidDel="0028563B">
          <w:delText xml:space="preserve">1 </w:delText>
        </w:r>
        <w:r w:rsidR="003D5235" w:rsidRPr="00070992" w:rsidDel="0028563B">
          <w:rPr>
            <w:vertAlign w:val="superscript"/>
          </w:rPr>
          <w:delText>year-1</w:delText>
        </w:r>
        <w:r w:rsidR="003D5235" w:rsidDel="0028563B">
          <w:delText>) to 78% (</w:delText>
        </w:r>
        <w:r w:rsidR="003D5235" w:rsidRPr="00070992" w:rsidDel="0028563B">
          <w:delText>€</w:delText>
        </w:r>
        <w:r w:rsidR="003D5235" w:rsidDel="0028563B">
          <w:delText xml:space="preserve">10 </w:delText>
        </w:r>
        <w:r w:rsidR="003D5235" w:rsidRPr="00070992" w:rsidDel="0028563B">
          <w:rPr>
            <w:vertAlign w:val="superscript"/>
          </w:rPr>
          <w:delText>year-1</w:delText>
        </w:r>
        <w:r w:rsidR="003D5235" w:rsidDel="0028563B">
          <w:delText xml:space="preserve">) for ovine farmers. </w:delText>
        </w:r>
      </w:del>
      <w:del w:id="1146" w:author="Warwick Wainwright" w:date="2018-07-26T10:37:00Z">
        <w:r w:rsidR="00921E35" w:rsidDel="00DA127D">
          <w:delText xml:space="preserve">Holding subsidy premiums </w:delText>
        </w:r>
        <w:r w:rsidR="00825106" w:rsidRPr="00070992" w:rsidDel="00DA127D">
          <w:delText xml:space="preserve">constant, the participation difference between </w:delText>
        </w:r>
        <w:r w:rsidR="00245854" w:rsidDel="00DA127D">
          <w:delText>the contract scenarios</w:delText>
        </w:r>
        <w:r w:rsidR="00A26B16" w:rsidDel="00DA127D">
          <w:delText xml:space="preserve"> ranges from 27% to 5</w:delText>
        </w:r>
        <w:r w:rsidR="003D5235" w:rsidDel="00DA127D">
          <w:delText>8</w:delText>
        </w:r>
        <w:r w:rsidR="00825106" w:rsidRPr="00070992" w:rsidDel="00DA127D">
          <w:delText>%</w:delText>
        </w:r>
        <w:r w:rsidR="003D5235" w:rsidDel="00DA127D">
          <w:delText xml:space="preserve"> for bovine farmers and 22% to 84</w:delText>
        </w:r>
        <w:r w:rsidR="003D5235" w:rsidRPr="00070992" w:rsidDel="00DA127D">
          <w:delText>%</w:delText>
        </w:r>
        <w:r w:rsidR="003D5235" w:rsidDel="00DA127D">
          <w:delText xml:space="preserve"> for ovine farmers</w:delText>
        </w:r>
        <w:r w:rsidR="00825106" w:rsidRPr="00070992" w:rsidDel="00DA127D">
          <w:delText>.</w:delText>
        </w:r>
        <w:r w:rsidR="00C54C6C" w:rsidDel="00DA127D">
          <w:delText xml:space="preserve"> </w:delText>
        </w:r>
      </w:del>
    </w:p>
    <w:p w14:paraId="04CCCF19" w14:textId="77777777" w:rsidR="00245854" w:rsidRDefault="00245854" w:rsidP="0001614F"/>
    <w:p w14:paraId="23F6C31E" w14:textId="1490A4A1" w:rsidR="004E4A8C" w:rsidRDefault="00FA3056" w:rsidP="0001614F">
      <w:ins w:id="1147" w:author="Warwick Wainwright" w:date="2018-07-26T11:41:00Z">
        <w:r>
          <w:t>Unexpectedly, w</w:t>
        </w:r>
      </w:ins>
      <w:commentRangeStart w:id="1148"/>
      <w:del w:id="1149" w:author="Warwick Wainwright" w:date="2018-07-26T11:41:00Z">
        <w:r w:rsidR="00580300" w:rsidDel="00FA3056">
          <w:delText>W</w:delText>
        </w:r>
      </w:del>
      <w:r w:rsidR="00580300">
        <w:t>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1148"/>
      <w:r w:rsidR="00DB513E">
        <w:rPr>
          <w:rStyle w:val="CommentReference"/>
        </w:rPr>
        <w:commentReference w:id="1148"/>
      </w:r>
      <w:ins w:id="1150" w:author="Warwick Wainwright" w:date="2018-07-26T11:42:00Z">
        <w:r>
          <w:t xml:space="preserve"> (i.e. there are other factors exogenous to our model influencing farmers willingness to participate)</w:t>
        </w:r>
      </w:ins>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lastRenderedPageBreak/>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8443A6C"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1151" w:author="MORAN Dominic" w:date="2018-07-15T14:28:00Z">
        <w:r w:rsidRPr="00825106" w:rsidDel="00AA6C54">
          <w:delText>Contract</w:delText>
        </w:r>
      </w:del>
      <w:r w:rsidRPr="00825106">
        <w:t xml:space="preserve"> </w:t>
      </w:r>
      <w:ins w:id="1152" w:author="MORAN Dominic" w:date="2018-07-15T14:28:00Z">
        <w:r w:rsidR="00AA6C54">
          <w:t>P</w:t>
        </w:r>
      </w:ins>
      <w:del w:id="1153" w:author="MORAN Dominic" w:date="2018-07-15T14:28:00Z">
        <w:r w:rsidRPr="00825106" w:rsidDel="00AA6C54">
          <w:delText>p</w:delText>
        </w:r>
      </w:del>
      <w:r w:rsidRPr="00825106">
        <w:t xml:space="preserve">robability of </w:t>
      </w:r>
      <w:ins w:id="1154" w:author="MORAN Dominic" w:date="2018-07-15T14:28:00Z">
        <w:r w:rsidR="00AA6C54">
          <w:t xml:space="preserve">contract </w:t>
        </w:r>
      </w:ins>
      <w:r w:rsidRPr="00825106">
        <w:t>participation according to ‘non-optimal’ and ‘optimal</w:t>
      </w:r>
      <w:ins w:id="1155" w:author="Warwick Wainwright" w:date="2018-07-26T09:30:00Z">
        <w:r w:rsidR="00990BFB">
          <w:t>’</w:t>
        </w:r>
      </w:ins>
      <w:r w:rsidRPr="00825106">
        <w:t xml:space="preserve"> </w:t>
      </w:r>
      <w:del w:id="1156" w:author="Warwick Wainwright" w:date="2018-07-26T09:30:00Z">
        <w:r w:rsidRPr="00825106" w:rsidDel="00990BFB">
          <w:delText>‘</w:delText>
        </w:r>
      </w:del>
      <w:r w:rsidRPr="00825106">
        <w:t xml:space="preserve">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1157" w:author="MORAN Dominic" w:date="2018-07-15T14:29:00Z">
        <w:r w:rsidR="00AA6C54">
          <w:t>.</w:t>
        </w:r>
      </w:ins>
      <w:del w:id="1158"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720DD464" w:rsidR="00280B46" w:rsidRPr="00D474A9" w:rsidRDefault="00DB513E" w:rsidP="00A80102">
      <w:pPr>
        <w:rPr>
          <w:szCs w:val="22"/>
        </w:rPr>
      </w:pPr>
      <w:ins w:id="1159" w:author="MORAN Dominic" w:date="2018-07-15T14:31:00Z">
        <w:r>
          <w:t>R</w:t>
        </w:r>
      </w:ins>
      <w:del w:id="1160" w:author="MORAN Dominic" w:date="2018-07-15T14:31:00Z">
        <w:r w:rsidR="00E55FAB" w:rsidRPr="00E55FAB" w:rsidDel="00DB513E">
          <w:delText>O</w:delText>
        </w:r>
      </w:del>
      <w:del w:id="1161" w:author="MORAN Dominic" w:date="2018-07-15T14:30:00Z">
        <w:r w:rsidR="00E55FAB" w:rsidRPr="00E55FAB" w:rsidDel="00DB513E">
          <w:delText>ur r</w:delText>
        </w:r>
      </w:del>
      <w:r w:rsidR="00E55FAB" w:rsidRPr="00E55FAB">
        <w:t xml:space="preserve">esults suggest farmers </w:t>
      </w:r>
      <w:commentRangeStart w:id="1162"/>
      <w:del w:id="1163" w:author="MORAN Dominic" w:date="2018-07-14T19:07:00Z">
        <w:r w:rsidR="00E55FAB" w:rsidRPr="00E55FAB" w:rsidDel="00D03B11">
          <w:delText>in</w:delText>
        </w:r>
      </w:del>
      <w:commentRangeEnd w:id="1162"/>
      <w:r w:rsidR="00D03B11">
        <w:rPr>
          <w:rStyle w:val="CommentReference"/>
        </w:rPr>
        <w:commentReference w:id="1162"/>
      </w:r>
      <w:del w:id="1164"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1165" w:author="MORAN Dominic" w:date="2018-07-15T14:31:00Z">
        <w:r>
          <w:t>P</w:t>
        </w:r>
      </w:ins>
      <w:del w:id="1166"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1167"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1168" w:author="MORAN Dominic" w:date="2018-07-15T14:31:00Z">
        <w:r>
          <w:rPr>
            <w:szCs w:val="22"/>
          </w:rPr>
          <w:t>the</w:t>
        </w:r>
      </w:ins>
      <w:del w:id="1169"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1170"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ins w:id="1171" w:author="Warwick Wainwright" w:date="2018-07-26T11:50:00Z">
        <w:r w:rsidR="003E6FBF">
          <w:rPr>
            <w:szCs w:val="22"/>
          </w:rPr>
          <w:t>It may also reflect a general</w:t>
        </w:r>
      </w:ins>
      <w:ins w:id="1172" w:author="Warwick Wainwright" w:date="2018-07-26T11:52:00Z">
        <w:r w:rsidR="00F25DA5">
          <w:rPr>
            <w:szCs w:val="22"/>
          </w:rPr>
          <w:t xml:space="preserve"> reluctance to join </w:t>
        </w:r>
      </w:ins>
      <w:ins w:id="1173" w:author="Warwick Wainwright" w:date="2018-07-26T11:55:00Z">
        <w:r w:rsidR="00F25DA5">
          <w:rPr>
            <w:szCs w:val="22"/>
          </w:rPr>
          <w:t>a voluntary incentive</w:t>
        </w:r>
      </w:ins>
      <w:ins w:id="1174" w:author="Warwick Wainwright" w:date="2018-07-26T11:52:00Z">
        <w:r w:rsidR="00F25DA5">
          <w:rPr>
            <w:szCs w:val="22"/>
          </w:rPr>
          <w:t xml:space="preserve"> scheme </w:t>
        </w:r>
      </w:ins>
      <w:ins w:id="1175" w:author="Warwick Wainwright" w:date="2018-07-26T11:54:00Z">
        <w:r w:rsidR="00F25DA5">
          <w:rPr>
            <w:szCs w:val="22"/>
          </w:rPr>
          <w:fldChar w:fldCharType="begin" w:fldLock="1"/>
        </w:r>
      </w:ins>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ins w:id="1176" w:author="Warwick Wainwright" w:date="2018-07-26T11:54:00Z">
        <w:r w:rsidR="00F25DA5">
          <w:rPr>
            <w:szCs w:val="22"/>
          </w:rPr>
          <w:fldChar w:fldCharType="end"/>
        </w:r>
        <w:r w:rsidR="00F25DA5">
          <w:rPr>
            <w:szCs w:val="22"/>
          </w:rPr>
          <w:t>.</w:t>
        </w:r>
      </w:ins>
      <w:ins w:id="1177" w:author="Warwick Wainwright" w:date="2018-07-26T11:50:00Z">
        <w:r w:rsidR="003E6FBF">
          <w:rPr>
            <w:szCs w:val="22"/>
          </w:rPr>
          <w:t xml:space="preserve"> </w:t>
        </w:r>
      </w:ins>
      <w:del w:id="1178" w:author="Warwick Wainwright" w:date="2018-07-26T11:49:00Z">
        <w:r w:rsidR="00D474A9" w:rsidDel="00FA3056">
          <w:rPr>
            <w:szCs w:val="22"/>
          </w:rPr>
          <w:delText xml:space="preserve">Thus, </w:delText>
        </w:r>
        <w:r w:rsidR="00E55FAB" w:rsidRPr="00E6646E" w:rsidDel="00FA3056">
          <w:rPr>
            <w:szCs w:val="22"/>
          </w:rPr>
          <w:delText xml:space="preserve">the N0 </w:delText>
        </w:r>
        <w:r w:rsidR="00D474A9" w:rsidDel="00FA3056">
          <w:rPr>
            <w:szCs w:val="22"/>
          </w:rPr>
          <w:delText>may represent</w:delText>
        </w:r>
        <w:r w:rsidR="00E55FAB" w:rsidRPr="00E6646E" w:rsidDel="00FA3056">
          <w:rPr>
            <w:szCs w:val="22"/>
          </w:rPr>
          <w:delText xml:space="preserve"> the entrance value </w:delText>
        </w:r>
        <w:r w:rsidR="00D474A9" w:rsidDel="00FA3056">
          <w:rPr>
            <w:szCs w:val="22"/>
          </w:rPr>
          <w:delText>needed</w:delText>
        </w:r>
        <w:r w:rsidR="00E55FAB" w:rsidRPr="00E6646E" w:rsidDel="00FA3056">
          <w:rPr>
            <w:szCs w:val="22"/>
          </w:rPr>
          <w:delText xml:space="preserve"> to meet farmer expectations for entering into agreements</w:delText>
        </w:r>
        <w:r w:rsidR="000C37CA" w:rsidDel="00FA3056">
          <w:rPr>
            <w:szCs w:val="22"/>
          </w:rPr>
          <w:delText xml:space="preserve"> </w:delText>
        </w:r>
        <w:r w:rsidR="000C37CA" w:rsidDel="00FA3056">
          <w:rPr>
            <w:szCs w:val="22"/>
          </w:rPr>
          <w:fldChar w:fldCharType="begin" w:fldLock="1"/>
        </w:r>
        <w:r w:rsidR="003E6BFB" w:rsidDel="00FA3056">
          <w:rPr>
            <w:szCs w:val="22"/>
          </w:rPr>
          <w:del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delInstrText>
        </w:r>
        <w:r w:rsidR="000C37CA" w:rsidDel="00FA3056">
          <w:rPr>
            <w:szCs w:val="22"/>
          </w:rPr>
          <w:fldChar w:fldCharType="separate"/>
        </w:r>
        <w:r w:rsidR="008B0780" w:rsidRPr="008B0780" w:rsidDel="00FA3056">
          <w:rPr>
            <w:noProof/>
            <w:szCs w:val="22"/>
          </w:rPr>
          <w:delText>[33]</w:delText>
        </w:r>
        <w:r w:rsidR="000C37CA" w:rsidDel="00FA3056">
          <w:rPr>
            <w:szCs w:val="22"/>
          </w:rPr>
          <w:fldChar w:fldCharType="end"/>
        </w:r>
        <w:r w:rsidR="00E55FAB" w:rsidRPr="00E6646E" w:rsidDel="00FA3056">
          <w:rPr>
            <w:szCs w:val="22"/>
          </w:rPr>
          <w:delText>.</w:delText>
        </w:r>
        <w:r w:rsidR="00280B46" w:rsidDel="00FA3056">
          <w:rPr>
            <w:szCs w:val="22"/>
          </w:rPr>
          <w:delText xml:space="preserve"> </w:delText>
        </w:r>
      </w:del>
      <w:r w:rsidR="00D474A9">
        <w:rPr>
          <w:szCs w:val="22"/>
        </w:rPr>
        <w:t>However,</w:t>
      </w:r>
      <w:r w:rsidR="00280B46">
        <w:rPr>
          <w:szCs w:val="22"/>
        </w:rPr>
        <w:t xml:space="preserve"> </w:t>
      </w:r>
      <w:del w:id="1179"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4ED89CC0" w:rsidR="00A44F19" w:rsidDel="00A56110" w:rsidRDefault="00A80102" w:rsidP="00A80102">
      <w:pPr>
        <w:rPr>
          <w:del w:id="1180" w:author="Warwick Wainwright" w:date="2018-07-26T12:58:00Z"/>
        </w:rPr>
      </w:pPr>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w:t>
      </w:r>
      <w:r w:rsidR="006A253A">
        <w:rPr>
          <w:bCs/>
        </w:rPr>
        <w:lastRenderedPageBreak/>
        <w:t>bovine farmers</w:t>
      </w:r>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1181" w:author="MORAN Dominic" w:date="2018-07-15T14:33:00Z">
        <w:r w:rsidR="00DB513E">
          <w:rPr>
            <w:bCs/>
          </w:rPr>
          <w:t>in post-communist</w:t>
        </w:r>
      </w:ins>
      <w:del w:id="1182"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1183" w:author="MORAN Dominic" w:date="2018-07-15T14:33:00Z">
        <w:r w:rsidR="00DB513E">
          <w:rPr>
            <w:bCs/>
          </w:rPr>
          <w:t xml:space="preserve">, which has seen </w:t>
        </w:r>
      </w:ins>
      <w:del w:id="1184"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1185" w:author="MORAN Dominic" w:date="2018-07-15T14:34:00Z">
        <w:r w:rsidR="00DB513E">
          <w:rPr>
            <w:bCs/>
          </w:rPr>
          <w:t>.  On the other hand</w:t>
        </w:r>
      </w:ins>
      <w:ins w:id="1186" w:author="Warwick Wainwright" w:date="2018-07-26T11:56:00Z">
        <w:r w:rsidR="00CE4D73">
          <w:rPr>
            <w:bCs/>
          </w:rPr>
          <w:t xml:space="preserve"> </w:t>
        </w:r>
      </w:ins>
      <w:del w:id="1187" w:author="MORAN Dominic" w:date="2018-07-15T14:35:00Z">
        <w:r w:rsidR="006A253A" w:rsidDel="00DB513E">
          <w:rPr>
            <w:bCs/>
          </w:rPr>
          <w:delText xml:space="preserve"> but </w:delText>
        </w:r>
      </w:del>
      <w:ins w:id="1188" w:author="MORAN Dominic" w:date="2018-07-15T14:35:00Z">
        <w:r w:rsidR="00DB513E">
          <w:rPr>
            <w:bCs/>
          </w:rPr>
          <w:t xml:space="preserve">an </w:t>
        </w:r>
      </w:ins>
      <w:del w:id="1189" w:author="MORAN Dominic" w:date="2018-07-15T14:35:00Z">
        <w:r w:rsidR="006A253A" w:rsidDel="00DB513E">
          <w:rPr>
            <w:bCs/>
          </w:rPr>
          <w:delText>the</w:delText>
        </w:r>
      </w:del>
      <w:r w:rsidR="006A253A">
        <w:rPr>
          <w:bCs/>
        </w:rPr>
        <w:t xml:space="preserve"> </w:t>
      </w:r>
      <w:ins w:id="1190" w:author="MORAN Dominic" w:date="2018-07-15T14:35:00Z">
        <w:r w:rsidR="00DB513E">
          <w:rPr>
            <w:bCs/>
          </w:rPr>
          <w:t xml:space="preserve">enduring </w:t>
        </w:r>
      </w:ins>
      <w:del w:id="1191" w:author="MORAN Dominic" w:date="2018-07-15T14:35:00Z">
        <w:r w:rsidR="006A253A" w:rsidDel="00DB513E">
          <w:rPr>
            <w:bCs/>
          </w:rPr>
          <w:delText xml:space="preserve">communal nature of sheep farming (e.g. </w:delText>
        </w:r>
      </w:del>
      <w:r w:rsidR="006A253A">
        <w:rPr>
          <w:bCs/>
        </w:rPr>
        <w:t xml:space="preserve">communal </w:t>
      </w:r>
      <w:ins w:id="1192" w:author="MORAN Dominic" w:date="2018-07-15T14:35:00Z">
        <w:r w:rsidR="00DB513E">
          <w:rPr>
            <w:bCs/>
          </w:rPr>
          <w:t xml:space="preserve">herd </w:t>
        </w:r>
      </w:ins>
      <w:r w:rsidR="006A253A">
        <w:rPr>
          <w:bCs/>
        </w:rPr>
        <w:t xml:space="preserve">grazing </w:t>
      </w:r>
      <w:ins w:id="1193" w:author="MORAN Dominic" w:date="2018-07-15T14:35:00Z">
        <w:r w:rsidR="00DB513E">
          <w:rPr>
            <w:bCs/>
          </w:rPr>
          <w:t>among sheep farmers may explain</w:t>
        </w:r>
      </w:ins>
      <w:del w:id="1194" w:author="MORAN Dominic" w:date="2018-07-15T14:35:00Z">
        <w:r w:rsidR="006A253A" w:rsidDel="00DB513E">
          <w:rPr>
            <w:bCs/>
          </w:rPr>
          <w:delText>herds) is perhaps driving this</w:delText>
        </w:r>
      </w:del>
      <w:r w:rsidR="006A253A">
        <w:rPr>
          <w:bCs/>
        </w:rPr>
        <w:t xml:space="preserve"> </w:t>
      </w:r>
      <w:ins w:id="1195"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ins w:id="1196" w:author="Warwick Wainwright" w:date="2018-07-26T12:28:00Z">
        <w:r w:rsidR="000D4B78">
          <w:t xml:space="preserve"> </w:t>
        </w:r>
      </w:ins>
      <w:ins w:id="1197" w:author="Warwick Wainwright" w:date="2018-07-26T12:29:00Z">
        <w:r w:rsidR="000D4B78">
          <w:t xml:space="preserve">the use of </w:t>
        </w:r>
      </w:ins>
      <w:ins w:id="1198" w:author="Warwick Wainwright" w:date="2018-07-26T12:28:00Z">
        <w:r w:rsidR="000D4B78">
          <w:t>farm advisors</w:t>
        </w:r>
      </w:ins>
      <w:ins w:id="1199" w:author="Warwick Wainwright" w:date="2018-07-26T12:29:00Z">
        <w:r w:rsidR="000D4B78">
          <w:t xml:space="preserve"> for schemes</w:t>
        </w:r>
      </w:ins>
      <w:r w:rsidR="008814D5">
        <w:t xml:space="preserve"> </w:t>
      </w:r>
      <w:del w:id="1200" w:author="Warwick Wainwright" w:date="2018-07-26T12:29:00Z">
        <w:r w:rsidR="008814D5" w:rsidRPr="00274310" w:rsidDel="000D4B78">
          <w:delText xml:space="preserve">free-of-charge assistance </w:delText>
        </w:r>
      </w:del>
      <w:r w:rsidR="008814D5" w:rsidRPr="00274310">
        <w:t>might make farmers willing to accept a lower payment for enrolling in a scheme.</w:t>
      </w:r>
      <w:r w:rsidR="008814D5">
        <w:t xml:space="preserve"> In developing countries</w:t>
      </w:r>
      <w:ins w:id="1201" w:author="Warwick Wainwright" w:date="2018-07-26T12:30:00Z">
        <w:r w:rsidR="000D4B78">
          <w:t xml:space="preserve"> like Romania</w:t>
        </w:r>
      </w:ins>
      <w:r w:rsidR="008814D5">
        <w:t xml:space="preserve">, </w:t>
      </w:r>
      <w:ins w:id="1202" w:author="Warwick Wainwright" w:date="2018-07-26T12:29:00Z">
        <w:r w:rsidR="000D4B78">
          <w:t>where farmers are generally less educated</w:t>
        </w:r>
      </w:ins>
      <w:ins w:id="1203" w:author="Warwick Wainwright" w:date="2018-07-26T12:30:00Z">
        <w:r w:rsidR="00D946C6">
          <w:t xml:space="preserve"> than the wider population </w:t>
        </w:r>
      </w:ins>
      <w:ins w:id="1204" w:author="Warwick Wainwright" w:date="2018-07-26T12:58:00Z">
        <w:r w:rsidR="00A56110">
          <w:fldChar w:fldCharType="begin" w:fldLock="1"/>
        </w:r>
      </w:ins>
      <w:r w:rsidR="00A56110">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 "properties" : { "noteIndex" : 0 }, "schema" : "https://github.com/citation-style-language/schema/raw/master/csl-citation.json" }</w:instrText>
      </w:r>
      <w:r w:rsidR="00A56110">
        <w:fldChar w:fldCharType="separate"/>
      </w:r>
      <w:r w:rsidR="00A56110" w:rsidRPr="00A56110">
        <w:rPr>
          <w:noProof/>
        </w:rPr>
        <w:t>[49]</w:t>
      </w:r>
      <w:ins w:id="1205" w:author="Warwick Wainwright" w:date="2018-07-26T12:58:00Z">
        <w:r w:rsidR="00A56110">
          <w:fldChar w:fldCharType="end"/>
        </w:r>
      </w:ins>
      <w:ins w:id="1206" w:author="Warwick Wainwright" w:date="2018-07-26T12:30:00Z">
        <w:r w:rsidR="00D946C6">
          <w:t xml:space="preserve"> application support for schemes may in-fact be paramount to securing farmer participation</w:t>
        </w:r>
      </w:ins>
      <w:ins w:id="1207" w:author="Warwick Wainwright" w:date="2018-07-26T12:58:00Z">
        <w:r w:rsidR="00A56110">
          <w:t xml:space="preserve">. </w:t>
        </w:r>
      </w:ins>
      <w:del w:id="1208" w:author="Warwick Wainwright" w:date="2018-07-26T12:58:00Z">
        <w:r w:rsidR="008814D5" w:rsidDel="00A56110">
          <w:delText xml:space="preserve">where </w:delText>
        </w:r>
        <w:r w:rsidR="005C4916" w:rsidDel="00A56110">
          <w:delText>extensive</w:delText>
        </w:r>
        <w:r w:rsidR="008814D5" w:rsidDel="00A56110">
          <w:delText xml:space="preserve"> and small-scale </w:delText>
        </w:r>
        <w:r w:rsidR="00245854" w:rsidDel="00A56110">
          <w:delText xml:space="preserve">farm </w:delText>
        </w:r>
        <w:r w:rsidR="008814D5" w:rsidDel="00A56110">
          <w:delText>systems are more prevalent, such support may in-fact be vital to securing farmer participation</w:delText>
        </w:r>
        <w:r w:rsidR="00D776AB" w:rsidDel="00A56110">
          <w:delText xml:space="preserve"> </w:delText>
        </w:r>
        <w:r w:rsidR="00D776AB" w:rsidDel="00A56110">
          <w:fldChar w:fldCharType="begin" w:fldLock="1"/>
        </w:r>
        <w:r w:rsidR="00A56110" w:rsidDel="00A56110">
          <w:del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0]", "plainTextFormattedCitation" : "[50]", "previouslyFormattedCitation" : "[49]" }, "properties" : { "noteIndex" : 0 }, "schema" : "https://github.com/citation-style-language/schema/raw/master/csl-citation.json" }</w:delInstrText>
        </w:r>
        <w:r w:rsidR="00D776AB" w:rsidDel="00A56110">
          <w:fldChar w:fldCharType="separate"/>
        </w:r>
        <w:r w:rsidR="00A56110" w:rsidRPr="00A56110" w:rsidDel="00A56110">
          <w:rPr>
            <w:noProof/>
          </w:rPr>
          <w:delText>[50]</w:delText>
        </w:r>
        <w:r w:rsidR="00D776AB" w:rsidDel="00A56110">
          <w:fldChar w:fldCharType="end"/>
        </w:r>
        <w:r w:rsidR="008814D5" w:rsidDel="00A56110">
          <w:delText>.</w:delText>
        </w:r>
        <w:r w:rsidR="003F28D8" w:rsidDel="00A56110">
          <w:delText xml:space="preserve"> </w:delText>
        </w:r>
      </w:del>
    </w:p>
    <w:p w14:paraId="63C2E736" w14:textId="77777777" w:rsidR="005C4916" w:rsidRDefault="005C4916" w:rsidP="00A80102"/>
    <w:p w14:paraId="472CF961" w14:textId="1967D360"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commentRangeStart w:id="1209"/>
      <w:del w:id="1210" w:author="Warwick Wainwright" w:date="2018-07-26T13:26:00Z">
        <w:r w:rsidR="00B60D84" w:rsidDel="00AE284B">
          <w:delText>Surprisingly, w</w:delText>
        </w:r>
      </w:del>
      <w:ins w:id="1211" w:author="Warwick Wainwright" w:date="2018-07-26T13:26:00Z">
        <w:r w:rsidR="00AE284B">
          <w:t>W</w:t>
        </w:r>
      </w:ins>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w:t>
      </w:r>
      <w:commentRangeEnd w:id="1209"/>
      <w:r w:rsidR="00CE6D2A">
        <w:rPr>
          <w:rStyle w:val="CommentReference"/>
        </w:rPr>
        <w:commentReference w:id="1209"/>
      </w:r>
      <w:r w:rsidR="00B60D84">
        <w:t xml:space="preserve">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ins w:id="1212" w:author="Warwick Wainwright" w:date="2018-07-26T12:59:00Z">
        <w:r w:rsidR="00A56110">
          <w:t xml:space="preserve">However, </w:t>
        </w:r>
      </w:ins>
      <w:ins w:id="1213" w:author="Warwick Wainwright" w:date="2018-07-26T13:01:00Z">
        <w:r w:rsidR="00971E86">
          <w:t>farmers enrolled in AES schemes</w:t>
        </w:r>
      </w:ins>
      <w:ins w:id="1214" w:author="Warwick Wainwright" w:date="2018-07-26T12:59:00Z">
        <w:r w:rsidR="00A56110">
          <w:t xml:space="preserve"> were also more likely </w:t>
        </w:r>
      </w:ins>
      <w:ins w:id="1215" w:author="Warwick Wainwright" w:date="2018-07-26T13:03:00Z">
        <w:r w:rsidR="00971E86">
          <w:t>not to</w:t>
        </w:r>
      </w:ins>
      <w:ins w:id="1216" w:author="Warwick Wainwright" w:date="2018-07-26T13:01:00Z">
        <w:r w:rsidR="00971E86">
          <w:t xml:space="preserve"> select a contract option, suggesting</w:t>
        </w:r>
      </w:ins>
      <w:ins w:id="1217" w:author="Warwick Wainwright" w:date="2018-07-26T13:03:00Z">
        <w:r w:rsidR="00971E86">
          <w:t xml:space="preserve"> </w:t>
        </w:r>
      </w:ins>
      <w:ins w:id="1218" w:author="Warwick Wainwright" w:date="2018-07-26T13:05:00Z">
        <w:r w:rsidR="00971E86">
          <w:t xml:space="preserve">overlap with existing contractual schemes </w:t>
        </w:r>
      </w:ins>
      <w:ins w:id="1219" w:author="Warwick Wainwright" w:date="2018-07-26T13:10:00Z">
        <w:r w:rsidR="00971E86">
          <w:t xml:space="preserve">may deter farmers from participating. </w:t>
        </w:r>
      </w:ins>
      <w:commentRangeStart w:id="1220"/>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A56110">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1]", "plainTextFormattedCitation" : "[51]", "previouslyFormattedCitation" : "[50]" }, "properties" : { "noteIndex" : 0 }, "schema" : "https://github.com/citation-style-language/schema/raw/master/csl-citation.json" }</w:instrText>
      </w:r>
      <w:r w:rsidR="00494E15">
        <w:fldChar w:fldCharType="separate"/>
      </w:r>
      <w:r w:rsidR="00A56110" w:rsidRPr="00A56110">
        <w:rPr>
          <w:noProof/>
        </w:rPr>
        <w:t>[51]</w:t>
      </w:r>
      <w:r w:rsidR="00494E15">
        <w:fldChar w:fldCharType="end"/>
      </w:r>
      <w:r w:rsidR="00494E15">
        <w:t xml:space="preserve"> that </w:t>
      </w:r>
      <w:r w:rsidR="00B0169F">
        <w:t xml:space="preserve">may </w:t>
      </w:r>
      <w:del w:id="1221" w:author="Warwick Wainwright" w:date="2018-07-26T12:17:00Z">
        <w:r w:rsidR="00B0169F" w:rsidDel="00993854">
          <w:delText>include</w:delText>
        </w:r>
        <w:r w:rsidR="00D9040D" w:rsidDel="00993854">
          <w:delText xml:space="preserve"> appreciation for rare breeds</w:delText>
        </w:r>
      </w:del>
      <w:ins w:id="1222" w:author="Warwick Wainwright" w:date="2018-07-26T12:17:00Z">
        <w:r w:rsidR="00993854">
          <w:t>improve compliance with contractual schemes</w:t>
        </w:r>
      </w:ins>
      <w:r w:rsidR="00D9040D">
        <w:t>.</w:t>
      </w:r>
      <w:ins w:id="1223" w:author="Warwick Wainwright" w:date="2018-07-26T13:11:00Z">
        <w:r w:rsidR="004F1DB7">
          <w:t xml:space="preserve"> </w:t>
        </w:r>
      </w:ins>
      <w:del w:id="1224" w:author="Warwick Wainwright" w:date="2018-07-26T12:18:00Z">
        <w:r w:rsidR="00D9040D" w:rsidDel="00993854">
          <w:delText xml:space="preserve"> Including such farmers in new contractual schemes may therefore</w:delText>
        </w:r>
        <w:r w:rsidR="00494E15" w:rsidDel="00993854">
          <w:delText xml:space="preserve"> improve scheme effectiveness</w:delText>
        </w:r>
        <w:r w:rsidR="00223027" w:rsidDel="00993854">
          <w:delText xml:space="preserve"> through greater “buy-in” on the part of the farmer </w:delText>
        </w:r>
        <w:r w:rsidR="00223027" w:rsidDel="00993854">
          <w:fldChar w:fldCharType="begin" w:fldLock="1"/>
        </w:r>
        <w:r w:rsidR="00B96F9A" w:rsidDel="00993854">
          <w:del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delInstrText>
        </w:r>
        <w:r w:rsidR="00223027" w:rsidDel="00993854">
          <w:fldChar w:fldCharType="separate"/>
        </w:r>
        <w:r w:rsidR="001B1F38" w:rsidRPr="001B1F38" w:rsidDel="00993854">
          <w:rPr>
            <w:noProof/>
          </w:rPr>
          <w:delText>[51]</w:delText>
        </w:r>
        <w:r w:rsidR="00223027" w:rsidDel="00993854">
          <w:fldChar w:fldCharType="end"/>
        </w:r>
        <w:r w:rsidR="000B41D2" w:rsidDel="00993854">
          <w:delText>.</w:delText>
        </w:r>
        <w:r w:rsidR="00D9040D" w:rsidDel="00993854">
          <w:delText xml:space="preserve"> </w:delText>
        </w:r>
      </w:del>
      <w:commentRangeEnd w:id="1220"/>
      <w:r w:rsidR="00971E86">
        <w:rPr>
          <w:rStyle w:val="CommentReference"/>
        </w:rPr>
        <w:commentReference w:id="1220"/>
      </w:r>
    </w:p>
    <w:p w14:paraId="2367D442" w14:textId="77777777" w:rsidR="00B0169F" w:rsidRDefault="00B0169F" w:rsidP="0090749B"/>
    <w:p w14:paraId="6146AF88" w14:textId="29C89F64"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B96F9A">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7E7064">
        <w:fldChar w:fldCharType="separate"/>
      </w:r>
      <w:r w:rsidR="001B1F38" w:rsidRPr="001B1F38">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B96F9A">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3]" }, "properties" : { "noteIndex" : 0 }, "schema" : "https://github.com/citation-style-language/schema/raw/master/csl-citation.json" }</w:instrText>
      </w:r>
      <w:r w:rsidR="007003B1">
        <w:fldChar w:fldCharType="separate"/>
      </w:r>
      <w:r w:rsidR="001B1F38" w:rsidRPr="001B1F38">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 xml:space="preserve">reducing monitoring costs and improving </w:t>
      </w:r>
      <w:r w:rsidR="007003B1" w:rsidRPr="001658EA">
        <w:lastRenderedPageBreak/>
        <w:t>conservation outcomes.</w:t>
      </w:r>
      <w:r w:rsidR="007003B1">
        <w:t xml:space="preserve"> </w:t>
      </w:r>
      <w:r w:rsidR="000B41D2">
        <w:t xml:space="preserve">The additional costs of </w:t>
      </w:r>
      <w:del w:id="1225" w:author="Warwick Wainwright" w:date="2018-07-26T13:13:00Z">
        <w:r w:rsidR="006F4E76" w:rsidDel="004F1DB7">
          <w:delText>collective action</w:delText>
        </w:r>
      </w:del>
      <w:ins w:id="1226" w:author="Warwick Wainwright" w:date="2018-07-26T13:13:00Z">
        <w:r w:rsidR="004F1DB7">
          <w:t>community schemes</w:t>
        </w:r>
      </w:ins>
      <w:r w:rsidR="006F4E76">
        <w:t xml:space="preserve"> </w:t>
      </w:r>
      <w:r w:rsidR="000B41D2">
        <w:t>must therefore be weighed against</w:t>
      </w:r>
      <w:r w:rsidR="006F4E76">
        <w:t xml:space="preserve"> (potentially)</w:t>
      </w:r>
      <w:r w:rsidR="000B41D2">
        <w:t xml:space="preserve"> </w:t>
      </w:r>
      <w:r w:rsidR="006F4E76">
        <w:t xml:space="preserve">improved social and </w:t>
      </w:r>
      <w:del w:id="1227" w:author="Warwick Wainwright" w:date="2018-07-26T13:14:00Z">
        <w:r w:rsidR="006F4E76" w:rsidDel="004F1DB7">
          <w:delText xml:space="preserve">diversity </w:delText>
        </w:r>
      </w:del>
      <w:ins w:id="1228" w:author="Warwick Wainwright" w:date="2018-07-26T13:16:00Z">
        <w:r w:rsidR="004F1DB7">
          <w:t>farm animal diversity</w:t>
        </w:r>
      </w:ins>
      <w:ins w:id="1229" w:author="Warwick Wainwright" w:date="2018-07-26T13:14:00Z">
        <w:r w:rsidR="004F1DB7">
          <w:t xml:space="preserve"> </w:t>
        </w:r>
      </w:ins>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02B65E1F"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del w:id="1230" w:author="Warwick Wainwright" w:date="2018-07-26T13:22:00Z">
        <w:r w:rsidDel="00DD6325">
          <w:rPr>
            <w:bCs/>
          </w:rPr>
          <w:delText>of UAA</w:delText>
        </w:r>
      </w:del>
      <w:ins w:id="1231" w:author="Warwick Wainwright" w:date="2018-07-26T13:22:00Z">
        <w:r w:rsidR="00DD6325">
          <w:rPr>
            <w:bCs/>
          </w:rPr>
          <w:t>for a</w:t>
        </w:r>
      </w:ins>
      <w:ins w:id="1232" w:author="Warwick Wainwright" w:date="2018-07-26T13:23:00Z">
        <w:r w:rsidR="00DD6325">
          <w:rPr>
            <w:bCs/>
          </w:rPr>
          <w:t>n AES</w:t>
        </w:r>
      </w:ins>
      <w:ins w:id="1233" w:author="Warwick Wainwright" w:date="2018-07-26T13:22:00Z">
        <w:r w:rsidR="00DD6325">
          <w:rPr>
            <w:bCs/>
          </w:rPr>
          <w:t xml:space="preserve"> scheme</w:t>
        </w:r>
      </w:ins>
      <w:r>
        <w:rPr>
          <w:bCs/>
        </w:rPr>
        <w:t xml:space="preserve"> in Northern Italy </w:t>
      </w:r>
      <w:r>
        <w:rPr>
          <w:bCs/>
        </w:rPr>
        <w:fldChar w:fldCharType="begin" w:fldLock="1"/>
      </w:r>
      <w:r w:rsidR="00B96F9A">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4]" }, "properties" : { "noteIndex" : 0 }, "schema" : "https://github.com/citation-style-language/schema/raw/master/csl-citation.json" }</w:instrText>
      </w:r>
      <w:r>
        <w:rPr>
          <w:bCs/>
        </w:rPr>
        <w:fldChar w:fldCharType="separate"/>
      </w:r>
      <w:r w:rsidR="001B1F38" w:rsidRPr="001B1F38">
        <w:rPr>
          <w:bCs/>
          <w:noProof/>
        </w:rPr>
        <w:t>[54]</w:t>
      </w:r>
      <w:r>
        <w:rPr>
          <w:bCs/>
        </w:rPr>
        <w:fldChar w:fldCharType="end"/>
      </w:r>
      <w:r w:rsidR="00B0169F">
        <w:rPr>
          <w:bCs/>
        </w:rPr>
        <w:t xml:space="preserve"> and 20% for a conservation programme in the Netherlands </w:t>
      </w:r>
      <w:r w:rsidR="00B0169F">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B0169F">
        <w:rPr>
          <w:bCs/>
        </w:rPr>
        <w:fldChar w:fldCharType="separate"/>
      </w:r>
      <w:r w:rsidR="001B1F38" w:rsidRPr="001B1F38">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4C7A33">
        <w:rPr>
          <w:bCs/>
        </w:rPr>
        <w:fldChar w:fldCharType="separate"/>
      </w:r>
      <w:r w:rsidR="001B1F38" w:rsidRPr="001B1F38">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4AA34A5F"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B96F9A">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4,56]" }, "properties" : { "noteIndex" : 0 }, "schema" : "https://github.com/citation-style-language/schema/raw/master/csl-citation.json" }</w:instrText>
      </w:r>
      <w:r w:rsidR="00F353D6">
        <w:rPr>
          <w:bCs/>
        </w:rPr>
        <w:fldChar w:fldCharType="separate"/>
      </w:r>
      <w:r w:rsidR="001B1F38" w:rsidRPr="001B1F38">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2F6B63">
        <w:rPr>
          <w:bCs/>
        </w:rPr>
        <w:fldChar w:fldCharType="separate"/>
      </w:r>
      <w:r w:rsidR="001B1F38" w:rsidRPr="001B1F38">
        <w:rPr>
          <w:bCs/>
          <w:noProof/>
        </w:rPr>
        <w:t>[55]</w:t>
      </w:r>
      <w:r w:rsidR="002F6B63">
        <w:rPr>
          <w:bCs/>
        </w:rPr>
        <w:fldChar w:fldCharType="end"/>
      </w:r>
      <w:r w:rsidR="002F6B63">
        <w:rPr>
          <w:bCs/>
        </w:rPr>
        <w:t xml:space="preserve"> and farm size </w:t>
      </w:r>
      <w:r w:rsidR="002F6B63">
        <w:rPr>
          <w:bCs/>
        </w:rPr>
        <w:fldChar w:fldCharType="begin" w:fldLock="1"/>
      </w:r>
      <w:r w:rsidR="00B96F9A">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7]" }, "properties" : { "noteIndex" : 0 }, "schema" : "https://github.com/citation-style-language/schema/raw/master/csl-citation.json" }</w:instrText>
      </w:r>
      <w:r w:rsidR="002F6B63">
        <w:rPr>
          <w:bCs/>
        </w:rPr>
        <w:fldChar w:fldCharType="separate"/>
      </w:r>
      <w:r w:rsidR="001B1F38" w:rsidRPr="001B1F38">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w:t>
      </w:r>
      <w:commentRangeStart w:id="1234"/>
      <w:r>
        <w:rPr>
          <w:bCs/>
        </w:rPr>
        <w:t xml:space="preserve">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w:t>
      </w:r>
      <w:commentRangeEnd w:id="1234"/>
      <w:r w:rsidR="00AE284B">
        <w:rPr>
          <w:rStyle w:val="CommentReference"/>
        </w:rPr>
        <w:commentReference w:id="1234"/>
      </w:r>
      <w:r>
        <w:rPr>
          <w:bCs/>
        </w:rPr>
        <w:t xml:space="preserve"> Although few studies have directly assessed farmer willingness to participate in rare breed conservation programmes, work by </w:t>
      </w:r>
      <w:r>
        <w:rPr>
          <w:bCs/>
        </w:rPr>
        <w:fldChar w:fldCharType="begin" w:fldLock="1"/>
      </w:r>
      <w:r w:rsidR="00B96F9A">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Pr>
          <w:bCs/>
        </w:rPr>
        <w:fldChar w:fldCharType="separate"/>
      </w:r>
      <w:r w:rsidR="001B1F38" w:rsidRPr="001B1F38">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w:t>
      </w:r>
      <w:ins w:id="1235" w:author="Warwick Wainwright" w:date="2018-07-26T13:25:00Z">
        <w:r w:rsidR="00AE284B">
          <w:rPr>
            <w:bCs/>
          </w:rPr>
          <w:t xml:space="preserve">community </w:t>
        </w:r>
      </w:ins>
      <w:r>
        <w:rPr>
          <w:bCs/>
        </w:rPr>
        <w:t>conservation</w:t>
      </w:r>
      <w:ins w:id="1236" w:author="Warwick Wainwright" w:date="2018-07-26T13:25:00Z">
        <w:r w:rsidR="00AE284B">
          <w:rPr>
            <w:bCs/>
          </w:rPr>
          <w:t xml:space="preserve"> breeding</w:t>
        </w:r>
      </w:ins>
      <w:r>
        <w:rPr>
          <w:bCs/>
        </w:rPr>
        <w:t xml:space="preserve"> programme even without financial incentives. </w:t>
      </w:r>
    </w:p>
    <w:p w14:paraId="3B5C3C16" w14:textId="77777777" w:rsidR="00344886" w:rsidRPr="00DE2731" w:rsidRDefault="00344886" w:rsidP="00344886">
      <w:pPr>
        <w:pStyle w:val="Heading2"/>
      </w:pPr>
      <w:r w:rsidRPr="00DE2731">
        <w:lastRenderedPageBreak/>
        <w:t>Barriers to uptake</w:t>
      </w:r>
    </w:p>
    <w:p w14:paraId="5C79DB5A" w14:textId="77777777" w:rsidR="00B60D84" w:rsidRDefault="00B60D84" w:rsidP="00E1675D"/>
    <w:p w14:paraId="49E0F0D9" w14:textId="7EAE3F95" w:rsidR="002B31F1" w:rsidDel="00F9687A" w:rsidRDefault="00CA3214" w:rsidP="00E1675D">
      <w:pPr>
        <w:rPr>
          <w:del w:id="1237" w:author="Warwick Wainwright" w:date="2018-07-26T18:42:00Z"/>
        </w:rPr>
      </w:pPr>
      <w:r>
        <w:t>Some</w:t>
      </w:r>
      <w:r w:rsidRPr="00344886">
        <w:t xml:space="preserve"> </w:t>
      </w:r>
      <w:r w:rsidR="00344886" w:rsidRPr="00344886">
        <w:t>have been critical of RDP approaches to rural policy</w:t>
      </w:r>
      <w:r>
        <w:t xml:space="preserve"> </w:t>
      </w:r>
      <w:r>
        <w:fldChar w:fldCharType="begin" w:fldLock="1"/>
      </w:r>
      <w:r w:rsidR="00B96F9A">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9,60]" }, "properties" : { "noteIndex" : 0 }, "schema" : "https://github.com/citation-style-language/schema/raw/master/csl-citation.json" }</w:instrText>
      </w:r>
      <w:r>
        <w:fldChar w:fldCharType="separate"/>
      </w:r>
      <w:r w:rsidR="001B1F38" w:rsidRPr="001B1F38">
        <w:rPr>
          <w:noProof/>
        </w:rPr>
        <w:t>[59,60]</w:t>
      </w:r>
      <w:r>
        <w:fldChar w:fldCharType="end"/>
      </w:r>
      <w:r w:rsidR="003B1F1C">
        <w:t xml:space="preserve">. </w:t>
      </w:r>
      <w:r w:rsidR="001B47FB">
        <w:t xml:space="preserve">This study </w:t>
      </w:r>
      <w:del w:id="1238" w:author="Warwick Wainwright" w:date="2018-07-26T18:29:00Z">
        <w:r w:rsidR="00344886" w:rsidRPr="00344886" w:rsidDel="007C6B31">
          <w:delText xml:space="preserve"> </w:delText>
        </w:r>
      </w:del>
      <w:r w:rsidR="00344886" w:rsidRPr="00344886">
        <w:t>suggests</w:t>
      </w:r>
      <w:ins w:id="1239" w:author="Warwick Wainwright" w:date="2018-07-26T18:35:00Z">
        <w:r w:rsidR="007C6B31" w:rsidRPr="007C6B31">
          <w:t xml:space="preserve"> </w:t>
        </w:r>
        <w:r w:rsidR="007C6B31">
          <w:t>t</w:t>
        </w:r>
        <w:r w:rsidR="007C6B31">
          <w:t xml:space="preserve">here are clear barriers to entry for smallholder farmers wishing to participate in </w:t>
        </w:r>
      </w:ins>
      <w:ins w:id="1240" w:author="Warwick Wainwright" w:date="2018-07-26T18:36:00Z">
        <w:r w:rsidR="007C6B31">
          <w:t>some RDP options.</w:t>
        </w:r>
      </w:ins>
      <w:del w:id="1241" w:author="Warwick Wainwright" w:date="2018-07-26T18:35:00Z">
        <w:r w:rsidR="00344886" w:rsidRPr="00344886" w:rsidDel="007C6B31">
          <w:delText xml:space="preserve"> a disconnect between broad based policy goals and grass-roots level implementation of the RDP</w:delText>
        </w:r>
      </w:del>
      <w:del w:id="1242" w:author="Warwick Wainwright" w:date="2018-07-26T18:36:00Z">
        <w:r w:rsidR="001B47FB" w:rsidDel="007C6B31">
          <w:delText xml:space="preserve">, </w:delText>
        </w:r>
        <w:r w:rsidR="00344886" w:rsidRPr="00344886" w:rsidDel="007C6B31">
          <w:delText xml:space="preserve">which </w:delText>
        </w:r>
      </w:del>
      <w:ins w:id="1243" w:author="Warwick Wainwright" w:date="2018-07-26T18:36:00Z">
        <w:r w:rsidR="007C6B31">
          <w:t xml:space="preserve"> </w:t>
        </w:r>
      </w:ins>
      <w:del w:id="1244" w:author="Warwick Wainwright" w:date="2018-07-26T18:38:00Z">
        <w:r w:rsidR="00344886" w:rsidRPr="00344886" w:rsidDel="007C6B31">
          <w:delText xml:space="preserve">is </w:delText>
        </w:r>
        <w:r w:rsidR="007003B1" w:rsidDel="007C6B31">
          <w:delText>clear in cases</w:delText>
        </w:r>
        <w:r w:rsidR="004F2984" w:rsidDel="007C6B31">
          <w:delText xml:space="preserve"> where small-</w:delText>
        </w:r>
        <w:r w:rsidR="00344886" w:rsidRPr="00344886" w:rsidDel="007C6B31">
          <w:delText xml:space="preserve">holders are illegible to apply for incentive based funds targeting biodiversity improvements and socioeconomic development </w:delText>
        </w:r>
        <w:r w:rsidR="00C66910" w:rsidDel="007C6B31">
          <w:fldChar w:fldCharType="begin" w:fldLock="1"/>
        </w:r>
        <w:r w:rsidR="00B96F9A" w:rsidDel="007C6B31">
          <w:del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delInstrText>
        </w:r>
        <w:r w:rsidR="00C66910" w:rsidDel="007C6B31">
          <w:fldChar w:fldCharType="separate"/>
        </w:r>
        <w:r w:rsidR="001B1F38" w:rsidRPr="001B1F38" w:rsidDel="007C6B31">
          <w:rPr>
            <w:noProof/>
          </w:rPr>
          <w:delText>[61]</w:delText>
        </w:r>
        <w:r w:rsidR="00C66910" w:rsidDel="007C6B31">
          <w:fldChar w:fldCharType="end"/>
        </w:r>
        <w:r w:rsidR="004845FA" w:rsidDel="007C6B31">
          <w:delText xml:space="preserve">. </w:delText>
        </w:r>
      </w:del>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ins w:id="1245" w:author="Warwick Wainwright" w:date="2018-07-26T18:25:00Z">
        <w:r w:rsidR="00C85FE6">
          <w:t xml:space="preserve">wishing </w:t>
        </w:r>
      </w:ins>
      <w:r w:rsidR="00060D44">
        <w:t xml:space="preserve">to enrol land into incentive schemes </w:t>
      </w:r>
      <w:r w:rsidR="00BE2C4C">
        <w:fldChar w:fldCharType="begin" w:fldLock="1"/>
      </w:r>
      <w:r w:rsidR="00B96F9A">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BE2C4C">
        <w:fldChar w:fldCharType="separate"/>
      </w:r>
      <w:r w:rsidR="001B1F38" w:rsidRPr="001B1F38">
        <w:rPr>
          <w:noProof/>
        </w:rPr>
        <w:t>[52]</w:t>
      </w:r>
      <w:r w:rsidR="00BE2C4C">
        <w:fldChar w:fldCharType="end"/>
      </w:r>
      <w:r w:rsidR="002B31F1">
        <w:t>.</w:t>
      </w:r>
      <w:r w:rsidR="00060D44">
        <w:t xml:space="preserve"> </w:t>
      </w:r>
    </w:p>
    <w:p w14:paraId="558496EA" w14:textId="77777777" w:rsidR="009B4FB7" w:rsidDel="00F9687A" w:rsidRDefault="009B4FB7" w:rsidP="00F9687A">
      <w:pPr>
        <w:rPr>
          <w:del w:id="1246" w:author="Warwick Wainwright" w:date="2018-07-26T18:42:00Z"/>
        </w:rPr>
      </w:pPr>
    </w:p>
    <w:p w14:paraId="5A9E5FEE" w14:textId="232E8635" w:rsidR="004E318F" w:rsidRDefault="00344886" w:rsidP="00F9687A">
      <w:pPr>
        <w:ind w:firstLine="0"/>
        <w:pPrChange w:id="1247" w:author="Warwick Wainwright" w:date="2018-07-26T18:42:00Z">
          <w:pPr/>
        </w:pPrChange>
      </w:pPr>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B96F9A">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2]" }, "properties" : { "noteIndex" : 0 }, "schema" : "https://github.com/citation-style-language/schema/raw/master/csl-citation.json" }</w:instrText>
      </w:r>
      <w:r w:rsidR="00BE2C4C">
        <w:fldChar w:fldCharType="separate"/>
      </w:r>
      <w:r w:rsidR="001B1F38" w:rsidRPr="001B1F38">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B96F9A">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CA3214">
        <w:fldChar w:fldCharType="separate"/>
      </w:r>
      <w:r w:rsidR="001B1F38" w:rsidRPr="001B1F38">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3A14164C" w:rsidR="004F2984" w:rsidRDefault="004F2984" w:rsidP="00E1675D">
      <w:pPr>
        <w:rPr>
          <w:bCs/>
        </w:rPr>
      </w:pPr>
      <w:r w:rsidRPr="004F2984">
        <w:rPr>
          <w:bCs/>
        </w:rPr>
        <w:t>E</w:t>
      </w:r>
      <w:r>
        <w:rPr>
          <w:bCs/>
        </w:rPr>
        <w:t xml:space="preserve">U rural development policy </w:t>
      </w:r>
      <w:r w:rsidRPr="004F2984">
        <w:rPr>
          <w:bCs/>
        </w:rPr>
        <w:t xml:space="preserve">needs be more clearly communicated. </w:t>
      </w:r>
      <w:del w:id="1248" w:author="Warwick Wainwright" w:date="2018-07-26T18:42:00Z">
        <w:r w:rsidRPr="004F2984" w:rsidDel="00F9687A">
          <w:rPr>
            <w:bCs/>
          </w:rPr>
          <w:delText xml:space="preserve"> </w:delText>
        </w:r>
      </w:del>
      <w:r w:rsidRPr="004F2984">
        <w:rPr>
          <w:bCs/>
        </w:rPr>
        <w:t xml:space="preserve">In our sample, only 21% of farmers were aware of RDP funding support for farmers rearing endangered breeds. </w:t>
      </w:r>
      <w:del w:id="1249" w:author="Warwick Wainwright" w:date="2018-07-26T18:42:00Z">
        <w:r w:rsidRPr="004F2984" w:rsidDel="00F9687A">
          <w:rPr>
            <w:bCs/>
          </w:rPr>
          <w:delText xml:space="preserve"> </w:delText>
        </w:r>
      </w:del>
      <w:r w:rsidRPr="004F2984">
        <w:rPr>
          <w:bCs/>
        </w:rPr>
        <w:t>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B96F9A">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3]" }, "properties" : { "noteIndex" : 0 }, "schema" : "https://github.com/citation-style-language/schema/raw/master/csl-citation.json" }</w:instrText>
      </w:r>
      <w:r w:rsidR="0094359B">
        <w:rPr>
          <w:bCs/>
        </w:rPr>
        <w:fldChar w:fldCharType="separate"/>
      </w:r>
      <w:r w:rsidR="001B1F38" w:rsidRPr="001B1F38">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B96F9A">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4]" }, "properties" : { "noteIndex" : 0 }, "schema" : "https://github.com/citation-style-language/schema/raw/master/csl-citation.json" }</w:instrText>
      </w:r>
      <w:r w:rsidR="00B66AE3">
        <w:rPr>
          <w:bCs/>
        </w:rPr>
        <w:fldChar w:fldCharType="separate"/>
      </w:r>
      <w:r w:rsidR="001B1F38" w:rsidRPr="001B1F38">
        <w:rPr>
          <w:bCs/>
          <w:noProof/>
        </w:rPr>
        <w:t>[64]</w:t>
      </w:r>
      <w:r w:rsidR="00B66AE3">
        <w:rPr>
          <w:bCs/>
        </w:rPr>
        <w:fldChar w:fldCharType="end"/>
      </w:r>
      <w:r w:rsidR="00B66AE3">
        <w:rPr>
          <w:bCs/>
        </w:rPr>
        <w:t>.</w:t>
      </w:r>
      <w:r w:rsidR="00AE413D">
        <w:rPr>
          <w:bCs/>
        </w:rPr>
        <w:t xml:space="preserve"> </w:t>
      </w:r>
    </w:p>
    <w:p w14:paraId="6B9087B5" w14:textId="77777777" w:rsidR="00BB69CC" w:rsidDel="00F9687A" w:rsidRDefault="00BB69CC" w:rsidP="00E1675D">
      <w:pPr>
        <w:rPr>
          <w:del w:id="1250" w:author="Warwick Wainwright" w:date="2018-07-26T18:44:00Z"/>
          <w:bCs/>
        </w:rPr>
      </w:pPr>
    </w:p>
    <w:p w14:paraId="22B319F3" w14:textId="4059BD5F" w:rsidR="00BB69CC" w:rsidDel="00F9687A" w:rsidRDefault="001F72FF" w:rsidP="00F9687A">
      <w:pPr>
        <w:pStyle w:val="Heading2"/>
        <w:numPr>
          <w:ilvl w:val="0"/>
          <w:numId w:val="0"/>
        </w:numPr>
        <w:rPr>
          <w:del w:id="1251" w:author="Warwick Wainwright" w:date="2018-07-26T18:44:00Z"/>
        </w:rPr>
        <w:pPrChange w:id="1252" w:author="Warwick Wainwright" w:date="2018-07-26T18:44:00Z">
          <w:pPr>
            <w:pStyle w:val="Heading2"/>
          </w:pPr>
        </w:pPrChange>
      </w:pPr>
      <w:del w:id="1253" w:author="Warwick Wainwright" w:date="2018-07-26T18:44:00Z">
        <w:r w:rsidDel="00F9687A">
          <w:delText>T</w:delText>
        </w:r>
        <w:r w:rsidR="003B1F1C" w:rsidDel="00F9687A">
          <w:delText>argeted</w:delText>
        </w:r>
        <w:r w:rsidR="00114FD0" w:rsidDel="00F9687A">
          <w:delText xml:space="preserve"> </w:delText>
        </w:r>
        <w:r w:rsidDel="00F9687A">
          <w:delText xml:space="preserve">conservation </w:delText>
        </w:r>
        <w:r w:rsidR="00E72615" w:rsidDel="00F9687A">
          <w:delText>for</w:delText>
        </w:r>
        <w:r w:rsidR="00114FD0" w:rsidDel="00F9687A">
          <w:delText xml:space="preserve"> </w:delText>
        </w:r>
        <w:r w:rsidR="009D77BA" w:rsidDel="00F9687A">
          <w:delText>better</w:delText>
        </w:r>
        <w:r w:rsidR="00114FD0" w:rsidDel="00F9687A">
          <w:delText xml:space="preserve"> outcomes </w:delText>
        </w:r>
      </w:del>
    </w:p>
    <w:p w14:paraId="4BF74808" w14:textId="4DC2A9C5" w:rsidR="00BB69CC" w:rsidDel="00F9687A" w:rsidRDefault="00BB69CC" w:rsidP="005878F4">
      <w:pPr>
        <w:pStyle w:val="Firstparagraph"/>
        <w:rPr>
          <w:del w:id="1254" w:author="Warwick Wainwright" w:date="2018-07-26T18:44:00Z"/>
        </w:rPr>
      </w:pPr>
    </w:p>
    <w:p w14:paraId="6893430E" w14:textId="01A4328E" w:rsidR="003719C4" w:rsidDel="00F9687A" w:rsidRDefault="00822ECC" w:rsidP="005878F4">
      <w:pPr>
        <w:rPr>
          <w:del w:id="1255" w:author="Warwick Wainwright" w:date="2018-07-26T18:44:00Z"/>
        </w:rPr>
      </w:pPr>
      <w:del w:id="1256" w:author="Warwick Wainwright" w:date="2018-07-26T18:44:00Z">
        <w:r w:rsidDel="00F9687A">
          <w:lastRenderedPageBreak/>
          <w:delText>We show</w:delText>
        </w:r>
        <w:r w:rsidR="00D64E70" w:rsidDel="00F9687A">
          <w:delText xml:space="preserve"> targeting of </w:delText>
        </w:r>
        <w:r w:rsidR="003C7E63" w:rsidDel="00F9687A">
          <w:delText xml:space="preserve">rare breed </w:delText>
        </w:r>
        <w:r w:rsidR="00D64E70" w:rsidDel="00F9687A">
          <w:delText>conservation at small-holder</w:delText>
        </w:r>
        <w:r w:rsidR="004845FA" w:rsidDel="00F9687A">
          <w:delText>s</w:delText>
        </w:r>
        <w:r w:rsidR="00D64E70" w:rsidDel="00F9687A">
          <w:delText xml:space="preserve"> and </w:delText>
        </w:r>
        <w:r w:rsidR="004845FA" w:rsidDel="00F9687A">
          <w:delText>extensive farmers</w:delText>
        </w:r>
        <w:r w:rsidR="00D64E70" w:rsidDel="00F9687A">
          <w:delText xml:space="preserve"> </w:delText>
        </w:r>
        <w:r w:rsidR="008943F4" w:rsidDel="00F9687A">
          <w:delText xml:space="preserve">(our sample) </w:delText>
        </w:r>
        <w:r w:rsidR="00D64E70" w:rsidDel="00F9687A">
          <w:delText xml:space="preserve">could result in </w:delText>
        </w:r>
        <w:r w:rsidR="003C7E63" w:rsidDel="00F9687A">
          <w:delText xml:space="preserve">potential </w:delText>
        </w:r>
        <w:r w:rsidR="00D64E70" w:rsidDel="00F9687A">
          <w:delText xml:space="preserve">cost </w:delText>
        </w:r>
        <w:r w:rsidR="004845FA" w:rsidDel="00F9687A">
          <w:delText>savings</w:delText>
        </w:r>
        <w:r w:rsidR="003C7E63" w:rsidDel="00F9687A">
          <w:delText xml:space="preserve"> if </w:delText>
        </w:r>
        <w:r w:rsidR="008943F4" w:rsidDel="00F9687A">
          <w:delText>farmer preferences</w:delText>
        </w:r>
        <w:r w:rsidR="003B1F1C" w:rsidDel="00F9687A">
          <w:delText xml:space="preserve"> are met in contract design</w:delText>
        </w:r>
        <w:r w:rsidR="008943F4" w:rsidDel="00F9687A">
          <w:delText xml:space="preserve">. Moreover, farmer participation is not adversely impacted even at lower subsidy premiums. Other </w:delText>
        </w:r>
        <w:r w:rsidR="000D5790" w:rsidDel="00F9687A">
          <w:delText>work has also demons</w:delText>
        </w:r>
        <w:r w:rsidR="00B60D84" w:rsidDel="00F9687A">
          <w:delText xml:space="preserve">trated targeting </w:delText>
        </w:r>
        <w:r w:rsidR="000D5790" w:rsidDel="00F9687A">
          <w:delText xml:space="preserve">animal </w:delText>
        </w:r>
        <w:r w:rsidR="000D5790" w:rsidDel="00F9687A">
          <w:fldChar w:fldCharType="begin" w:fldLock="1"/>
        </w:r>
        <w:r w:rsidR="00B96F9A" w:rsidDel="00F9687A">
          <w:del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delInstrText>
        </w:r>
        <w:r w:rsidR="000D5790" w:rsidDel="00F9687A">
          <w:fldChar w:fldCharType="separate"/>
        </w:r>
        <w:r w:rsidR="001B1F38" w:rsidRPr="001B1F38" w:rsidDel="00F9687A">
          <w:rPr>
            <w:noProof/>
          </w:rPr>
          <w:delText>[58]</w:delText>
        </w:r>
        <w:r w:rsidR="000D5790" w:rsidDel="00F9687A">
          <w:fldChar w:fldCharType="end"/>
        </w:r>
        <w:r w:rsidDel="00F9687A">
          <w:delText xml:space="preserve"> and plant genetic resource</w:delText>
        </w:r>
        <w:r w:rsidR="000D5790" w:rsidDel="00F9687A">
          <w:delText xml:space="preserve"> </w:delText>
        </w:r>
        <w:r w:rsidR="000D5790" w:rsidDel="00F9687A">
          <w:fldChar w:fldCharType="begin" w:fldLock="1"/>
        </w:r>
        <w:r w:rsidR="00B96F9A" w:rsidDel="00F9687A">
          <w:del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delInstrText>
        </w:r>
        <w:r w:rsidR="000D5790" w:rsidDel="00F9687A">
          <w:fldChar w:fldCharType="separate"/>
        </w:r>
        <w:r w:rsidR="001B1F38" w:rsidRPr="001B1F38" w:rsidDel="00F9687A">
          <w:rPr>
            <w:noProof/>
          </w:rPr>
          <w:delText>[65]</w:delText>
        </w:r>
        <w:r w:rsidR="000D5790" w:rsidDel="00F9687A">
          <w:fldChar w:fldCharType="end"/>
        </w:r>
        <w:r w:rsidR="000D5790" w:rsidDel="00F9687A">
          <w:delText xml:space="preserve"> </w:delText>
        </w:r>
        <w:r w:rsidDel="00F9687A">
          <w:delText xml:space="preserve">conservation </w:delText>
        </w:r>
        <w:r w:rsidR="004845FA" w:rsidDel="00F9687A">
          <w:delText xml:space="preserve">at specific farmer groups </w:delText>
        </w:r>
        <w:r w:rsidDel="00F9687A">
          <w:delText xml:space="preserve">can improve </w:delText>
        </w:r>
        <w:r w:rsidR="004845FA" w:rsidDel="00F9687A">
          <w:delText>cost effectiveness</w:delText>
        </w:r>
        <w:r w:rsidR="00B60D84" w:rsidDel="00F9687A">
          <w:delText xml:space="preserve"> </w:delText>
        </w:r>
        <w:r w:rsidR="002C760B" w:rsidDel="00F9687A">
          <w:delText>(</w:delText>
        </w:r>
        <w:r w:rsidR="001A40B6" w:rsidDel="00F9687A">
          <w:delText xml:space="preserve">i.e. </w:delText>
        </w:r>
        <w:r w:rsidR="000D5790" w:rsidDel="00F9687A">
          <w:delText xml:space="preserve">the number of animals </w:delText>
        </w:r>
        <w:r w:rsidDel="00F9687A">
          <w:delText xml:space="preserve">or area </w:delText>
        </w:r>
        <w:r w:rsidR="000D5790" w:rsidDel="00F9687A">
          <w:delText xml:space="preserve">conserved for </w:delText>
        </w:r>
        <w:r w:rsidR="00616002" w:rsidDel="00F9687A">
          <w:delText>a particular</w:delText>
        </w:r>
        <w:r w:rsidR="00B60D84" w:rsidDel="00F9687A">
          <w:delText xml:space="preserve"> budget</w:delText>
        </w:r>
        <w:r w:rsidR="002C760B" w:rsidDel="00F9687A">
          <w:delText>)</w:delText>
        </w:r>
        <w:r w:rsidR="000D5790" w:rsidDel="00F9687A">
          <w:delText>.</w:delText>
        </w:r>
      </w:del>
    </w:p>
    <w:p w14:paraId="74805C5B" w14:textId="1334121C" w:rsidR="003719C4" w:rsidDel="00F9687A" w:rsidRDefault="003719C4" w:rsidP="005878F4">
      <w:pPr>
        <w:rPr>
          <w:del w:id="1257" w:author="Warwick Wainwright" w:date="2018-07-26T18:44:00Z"/>
        </w:rPr>
      </w:pPr>
    </w:p>
    <w:p w14:paraId="7B63FAF4" w14:textId="21819505" w:rsidR="006F1240" w:rsidDel="00F9687A" w:rsidRDefault="003719C4" w:rsidP="005878F4">
      <w:pPr>
        <w:rPr>
          <w:del w:id="1258" w:author="Warwick Wainwright" w:date="2018-07-26T18:44:00Z"/>
        </w:rPr>
      </w:pPr>
      <w:del w:id="1259" w:author="Warwick Wainwright" w:date="2018-07-26T18:44:00Z">
        <w:r w:rsidDel="00F9687A">
          <w:delText xml:space="preserve">Some 40% of farmers in our sample stated they were farming with a rare breed. If </w:delText>
        </w:r>
        <w:r w:rsidR="00B60D84" w:rsidDel="00F9687A">
          <w:delText>verified, this</w:delText>
        </w:r>
        <w:r w:rsidDel="00F9687A">
          <w:delText xml:space="preserve"> suggests spatially explicit breed diversity</w:delText>
        </w:r>
        <w:r w:rsidR="00B60D84" w:rsidDel="00F9687A">
          <w:delText xml:space="preserve"> “hotspots”</w:delText>
        </w:r>
        <w:r w:rsidR="003B1F1C" w:rsidDel="00F9687A">
          <w:delText xml:space="preserve"> may exist. In England</w:delText>
        </w:r>
        <w:r w:rsidDel="00F9687A">
          <w:delText xml:space="preserve">, such hotspots are apparent in the spatial distribution of financial incentives </w:delText>
        </w:r>
        <w:r w:rsidR="004A37D1" w:rsidDel="00F9687A">
          <w:delText xml:space="preserve">administered </w:delText>
        </w:r>
        <w:r w:rsidDel="00F9687A">
          <w:delText xml:space="preserve">for grazing with native breeds </w:delText>
        </w:r>
        <w:r w:rsidDel="00F9687A">
          <w:fldChar w:fldCharType="begin" w:fldLock="1"/>
        </w:r>
        <w:r w:rsidR="00B96F9A" w:rsidDel="00F9687A">
          <w:del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delInstrText>
        </w:r>
        <w:r w:rsidDel="00F9687A">
          <w:fldChar w:fldCharType="separate"/>
        </w:r>
        <w:r w:rsidR="001B1F38" w:rsidRPr="001B1F38" w:rsidDel="00F9687A">
          <w:rPr>
            <w:noProof/>
          </w:rPr>
          <w:delText>[66]</w:delText>
        </w:r>
        <w:r w:rsidDel="00F9687A">
          <w:fldChar w:fldCharType="end"/>
        </w:r>
        <w:r w:rsidR="00B60D84" w:rsidDel="00F9687A">
          <w:delText xml:space="preserve"> and </w:delText>
        </w:r>
        <w:r w:rsidDel="00F9687A">
          <w:delText>are particularly prevalent around national parks and other conservation designations.</w:delText>
        </w:r>
        <w:r w:rsidR="004550C5" w:rsidDel="00F9687A">
          <w:delText xml:space="preserve"> </w:delText>
        </w:r>
        <w:r w:rsidR="00B60D84" w:rsidDel="00F9687A">
          <w:delText>Further work to c</w:delText>
        </w:r>
        <w:r w:rsidR="002C7B54" w:rsidDel="00F9687A">
          <w:delText xml:space="preserve">onfirm whether such hotspots </w:delText>
        </w:r>
        <w:r w:rsidR="0053249A" w:rsidDel="00F9687A">
          <w:delText xml:space="preserve">persist in Romania </w:delText>
        </w:r>
        <w:r w:rsidR="002C7B54" w:rsidDel="00F9687A">
          <w:delText>appears warranted and may aid in</w:delText>
        </w:r>
        <w:r w:rsidR="003B1F1C" w:rsidDel="00F9687A">
          <w:delText xml:space="preserve"> developing spatially explicit</w:delText>
        </w:r>
        <w:r w:rsidR="002C760B" w:rsidDel="00F9687A">
          <w:delText xml:space="preserve"> </w:delText>
        </w:r>
        <w:r w:rsidR="0053249A" w:rsidDel="00F9687A">
          <w:delText xml:space="preserve">conservation </w:delText>
        </w:r>
        <w:r w:rsidR="002C760B" w:rsidDel="00F9687A">
          <w:delText xml:space="preserve">policies. </w:delText>
        </w:r>
        <w:r w:rsidR="002C7B54" w:rsidDel="00F9687A">
          <w:delText xml:space="preserve"> </w:delText>
        </w:r>
        <w:r w:rsidR="006947F6" w:rsidDel="00F9687A">
          <w:delText xml:space="preserve">Reviews by </w:delText>
        </w:r>
        <w:r w:rsidR="00220D94" w:rsidDel="00F9687A">
          <w:fldChar w:fldCharType="begin" w:fldLock="1"/>
        </w:r>
        <w:r w:rsidR="008B0780" w:rsidDel="00F9687A">
          <w:del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delInstrText>
        </w:r>
        <w:r w:rsidR="00220D94" w:rsidDel="00F9687A">
          <w:fldChar w:fldCharType="separate"/>
        </w:r>
        <w:r w:rsidR="000147B6" w:rsidRPr="000147B6" w:rsidDel="00F9687A">
          <w:rPr>
            <w:noProof/>
          </w:rPr>
          <w:delText>[9]</w:delText>
        </w:r>
        <w:r w:rsidR="00220D94" w:rsidDel="00F9687A">
          <w:fldChar w:fldCharType="end"/>
        </w:r>
        <w:r w:rsidR="006947F6" w:rsidDel="00F9687A">
          <w:delText xml:space="preserve"> have</w:delText>
        </w:r>
        <w:r w:rsidR="00220D94" w:rsidDel="00F9687A">
          <w:delText xml:space="preserve"> shown cost efficiency gains </w:delText>
        </w:r>
        <w:r w:rsidR="003B1F1C" w:rsidDel="00F9687A">
          <w:delText>(</w:delText>
        </w:r>
        <w:r w:rsidR="00220D94" w:rsidDel="00F9687A">
          <w:delText>of 25% to 50%</w:delText>
        </w:r>
        <w:r w:rsidR="003B1F1C" w:rsidDel="00F9687A">
          <w:delText>)</w:delText>
        </w:r>
        <w:r w:rsidR="00220D94" w:rsidDel="00F9687A">
          <w:delText xml:space="preserve"> can be obtained by considering the spatial heterogeneity of opportunity cost in conservation scheme design</w:delText>
        </w:r>
        <w:r w:rsidR="00E27D30" w:rsidDel="00F9687A">
          <w:delText xml:space="preserve">. </w:delText>
        </w:r>
      </w:del>
    </w:p>
    <w:p w14:paraId="459F520F" w14:textId="033E9D23" w:rsidR="00B60D84" w:rsidDel="00F9687A" w:rsidRDefault="00B60D84" w:rsidP="00B60D84">
      <w:pPr>
        <w:rPr>
          <w:del w:id="1260" w:author="Warwick Wainwright" w:date="2018-07-26T18:44:00Z"/>
        </w:rPr>
      </w:pPr>
    </w:p>
    <w:p w14:paraId="0C1BE730" w14:textId="1996F76F" w:rsidR="006D0CA5" w:rsidDel="00F9687A" w:rsidRDefault="00B60D84" w:rsidP="00B60D84">
      <w:pPr>
        <w:rPr>
          <w:del w:id="1261" w:author="Warwick Wainwright" w:date="2018-07-26T18:44:00Z"/>
        </w:rPr>
      </w:pPr>
      <w:del w:id="1262" w:author="Warwick Wainwright" w:date="2018-07-26T18:44:00Z">
        <w:r w:rsidDel="00F9687A">
          <w:delText>Finally,</w:delText>
        </w:r>
        <w:r w:rsidR="00114FD0" w:rsidDel="00F9687A">
          <w:delText xml:space="preserve"> </w:delText>
        </w:r>
        <w:r w:rsidR="006F1240" w:rsidDel="00F9687A">
          <w:delText>our</w:delText>
        </w:r>
        <w:r w:rsidR="00114FD0" w:rsidDel="00F9687A">
          <w:delText xml:space="preserve"> farm </w:delText>
        </w:r>
        <w:r w:rsidDel="00F9687A">
          <w:delText>survey</w:delText>
        </w:r>
        <w:r w:rsidRPr="00114FD0" w:rsidDel="00F9687A">
          <w:delText xml:space="preserve"> </w:delText>
        </w:r>
        <w:r w:rsidRPr="00114FD0" w:rsidDel="00F9687A">
          <w:rPr>
            <w:bCs/>
          </w:rPr>
          <w:delText>suggests</w:delText>
        </w:r>
        <w:r w:rsidR="00114FD0" w:rsidDel="00F9687A">
          <w:rPr>
            <w:bCs/>
          </w:rPr>
          <w:delText xml:space="preserve"> entering into a conservation programme for rare breed horses is much less desirable than for other livestock species. This may be because </w:delText>
        </w:r>
        <w:r w:rsidR="00114FD0" w:rsidRPr="00114FD0" w:rsidDel="00F9687A">
          <w:rPr>
            <w:bCs/>
          </w:rPr>
          <w:delText>breed diversity in horses is considered unimportant by farmer</w:delText>
        </w:r>
        <w:r w:rsidR="00114FD0" w:rsidRPr="007F44EF" w:rsidDel="00F9687A">
          <w:rPr>
            <w:bCs/>
          </w:rPr>
          <w:delText>s or that farmer preferences for horse breeds are not matched by the characteristics of rare breed horses supported in the RDP.</w:delText>
        </w:r>
        <w:r w:rsidR="00114FD0" w:rsidDel="00F9687A">
          <w:rPr>
            <w:bCs/>
          </w:rPr>
          <w:delText xml:space="preserve"> </w:delText>
        </w:r>
        <w:r w:rsidDel="00F9687A">
          <w:rPr>
            <w:bCs/>
          </w:rPr>
          <w:delText>W</w:delText>
        </w:r>
        <w:r w:rsidR="00114FD0" w:rsidDel="00F9687A">
          <w:rPr>
            <w:bCs/>
          </w:rPr>
          <w:delText xml:space="preserve">ork by </w:delText>
        </w:r>
        <w:r w:rsidR="00114FD0" w:rsidDel="00F9687A">
          <w:rPr>
            <w:bCs/>
          </w:rPr>
          <w:fldChar w:fldCharType="begin" w:fldLock="1"/>
        </w:r>
        <w:r w:rsidR="008B0780" w:rsidDel="00F9687A">
          <w:rPr>
            <w:bCs/>
          </w:rPr>
          <w:del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delInstrText>
        </w:r>
        <w:r w:rsidR="00114FD0" w:rsidDel="00F9687A">
          <w:rPr>
            <w:bCs/>
          </w:rPr>
          <w:fldChar w:fldCharType="separate"/>
        </w:r>
        <w:r w:rsidR="000147B6" w:rsidRPr="000147B6" w:rsidDel="00F9687A">
          <w:rPr>
            <w:bCs/>
            <w:noProof/>
          </w:rPr>
          <w:delText>[7]</w:delText>
        </w:r>
        <w:r w:rsidR="00114FD0" w:rsidDel="00F9687A">
          <w:rPr>
            <w:bCs/>
          </w:rPr>
          <w:fldChar w:fldCharType="end"/>
        </w:r>
        <w:r w:rsidR="00114FD0" w:rsidDel="00F9687A">
          <w:rPr>
            <w:bCs/>
          </w:rPr>
          <w:delText xml:space="preserve"> </w:delText>
        </w:r>
        <w:r w:rsidDel="00F9687A">
          <w:rPr>
            <w:bCs/>
          </w:rPr>
          <w:delText xml:space="preserve">has </w:delText>
        </w:r>
        <w:r w:rsidR="00114FD0" w:rsidRPr="007F44EF" w:rsidDel="00F9687A">
          <w:rPr>
            <w:bCs/>
          </w:rPr>
          <w:delText xml:space="preserve">found a higher proportion of horse breeds in Europe are classified as </w:delText>
        </w:r>
        <w:r w:rsidR="00114FD0" w:rsidDel="00F9687A">
          <w:rPr>
            <w:bCs/>
          </w:rPr>
          <w:delText>‘</w:delText>
        </w:r>
        <w:r w:rsidR="00114FD0" w:rsidRPr="007F44EF" w:rsidDel="00F9687A">
          <w:rPr>
            <w:bCs/>
          </w:rPr>
          <w:delText>at-risk</w:delText>
        </w:r>
        <w:r w:rsidR="00114FD0" w:rsidDel="00F9687A">
          <w:rPr>
            <w:bCs/>
          </w:rPr>
          <w:delText>’</w:delText>
        </w:r>
        <w:r w:rsidDel="00F9687A">
          <w:rPr>
            <w:bCs/>
          </w:rPr>
          <w:delText>, demonstrating this preference</w:delText>
        </w:r>
        <w:r w:rsidR="004845FA" w:rsidDel="00F9687A">
          <w:rPr>
            <w:bCs/>
          </w:rPr>
          <w:delText xml:space="preserve"> is </w:delText>
        </w:r>
        <w:r w:rsidR="00B11727" w:rsidDel="00F9687A">
          <w:rPr>
            <w:bCs/>
          </w:rPr>
          <w:delText>mirrored</w:delText>
        </w:r>
        <w:r w:rsidDel="00F9687A">
          <w:rPr>
            <w:bCs/>
          </w:rPr>
          <w:delText xml:space="preserve"> on a wider scale.</w:delText>
        </w:r>
        <w:r w:rsidR="00114FD0" w:rsidRPr="007F44EF" w:rsidDel="00F9687A">
          <w:rPr>
            <w:bCs/>
          </w:rPr>
          <w:delText xml:space="preserve"> Differentiated financial incentives may therefore be </w:delText>
        </w:r>
        <w:r w:rsidDel="00F9687A">
          <w:rPr>
            <w:bCs/>
          </w:rPr>
          <w:delText>necessary</w:delText>
        </w:r>
        <w:r w:rsidR="00114FD0" w:rsidRPr="007F44EF" w:rsidDel="00F9687A">
          <w:rPr>
            <w:bCs/>
          </w:rPr>
          <w:delText xml:space="preserve"> to increase uptake in horse breed conservation.</w:delText>
        </w:r>
        <w:r w:rsidR="00114FD0" w:rsidDel="00F9687A">
          <w:rPr>
            <w:bCs/>
          </w:rPr>
          <w:delText xml:space="preserve"> </w:delText>
        </w:r>
      </w:del>
    </w:p>
    <w:p w14:paraId="2580D8D5" w14:textId="77777777" w:rsidR="007A415C" w:rsidRDefault="006D0CA5" w:rsidP="00F81DCA">
      <w:pPr>
        <w:pStyle w:val="Heading1"/>
      </w:pPr>
      <w:r>
        <w:t xml:space="preserve"> </w:t>
      </w:r>
      <w:commentRangeStart w:id="1263"/>
      <w:r>
        <w:t xml:space="preserve"> </w:t>
      </w:r>
      <w:r w:rsidR="00E16141" w:rsidRPr="00B01D8D">
        <w:t>Conclusion</w:t>
      </w:r>
      <w:commentRangeEnd w:id="1263"/>
      <w:r w:rsidR="00A51310">
        <w:rPr>
          <w:rStyle w:val="CommentReference"/>
          <w:rFonts w:ascii="Times New Roman" w:hAnsi="Times New Roman" w:cs="Times New Roman"/>
          <w:bCs w:val="0"/>
        </w:rPr>
        <w:commentReference w:id="1263"/>
      </w:r>
    </w:p>
    <w:p w14:paraId="5B0B264A" w14:textId="51A35940" w:rsidR="00321C88" w:rsidRDefault="00B160DF" w:rsidP="001E7286">
      <w:r>
        <w:t xml:space="preserve">Farm intensification is a trend </w:t>
      </w:r>
      <w:r w:rsidRPr="00B160DF">
        <w:t xml:space="preserve"> across Romania and Central and Eastern Europe </w:t>
      </w:r>
      <w:r w:rsidRPr="00B160DF">
        <w:fldChar w:fldCharType="begin" w:fldLock="1"/>
      </w:r>
      <w:r w:rsidR="00B96F9A">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7]" }, "properties" : { "noteIndex" : 0 }, "schema" : "https://github.com/citation-style-language/schema/raw/master/csl-citation.json" }</w:instrText>
      </w:r>
      <w:r w:rsidRPr="00B160DF">
        <w:fldChar w:fldCharType="separate"/>
      </w:r>
      <w:r w:rsidR="001B1F38" w:rsidRPr="001B1F38">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B96F9A">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8]" }, "properties" : { "noteIndex" : 0 }, "schema" : "https://github.com/citation-style-language/schema/raw/master/csl-citation.json" }</w:instrText>
      </w:r>
      <w:r w:rsidR="0094359B">
        <w:fldChar w:fldCharType="separate"/>
      </w:r>
      <w:r w:rsidR="001B1F38" w:rsidRPr="001B1F38">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2B445445" w:rsidR="001A40B6" w:rsidRDefault="00D03B11" w:rsidP="00F9687A">
      <w:ins w:id="1264" w:author="MORAN Dominic" w:date="2018-07-14T19:11:00Z">
        <w:r>
          <w:t>This</w:t>
        </w:r>
      </w:ins>
      <w:del w:id="1265"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B96F9A">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4,55,69]"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ins w:id="1266" w:author="Warwick Wainwright" w:date="2018-07-26T18:45:00Z">
        <w:r w:rsidR="00F9687A">
          <w:t xml:space="preserve">contract length and the structure of </w:t>
        </w:r>
      </w:ins>
      <w:ins w:id="1267" w:author="Warwick Wainwright" w:date="2018-07-26T18:47:00Z">
        <w:r w:rsidR="00592AE9">
          <w:t>schemes</w:t>
        </w:r>
      </w:ins>
      <w:ins w:id="1268" w:author="Warwick Wainwright" w:date="2018-07-26T18:49:00Z">
        <w:r w:rsidR="00592AE9">
          <w:t xml:space="preserve">, in addition to monetary rewards, </w:t>
        </w:r>
      </w:ins>
      <w:ins w:id="1269" w:author="Warwick Wainwright" w:date="2018-07-26T18:45:00Z">
        <w:r w:rsidR="00F9687A">
          <w:t xml:space="preserve">are important determinants of </w:t>
        </w:r>
      </w:ins>
      <w:del w:id="1270" w:author="Warwick Wainwright" w:date="2018-07-26T18:46:00Z">
        <w:r w:rsidR="00321C88" w:rsidDel="00F9687A">
          <w:delText xml:space="preserve">appropriate design and sufficient payment levels are crucial to achieve higher </w:delText>
        </w:r>
      </w:del>
      <w:r w:rsidR="00321C88">
        <w:t xml:space="preserve">participation rates in </w:t>
      </w:r>
      <w:r w:rsidR="00321C88">
        <w:lastRenderedPageBreak/>
        <w:t xml:space="preserve">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1271" w:author="MORAN Dominic" w:date="2018-07-15T19:35:00Z">
        <w:r w:rsidR="00437272">
          <w:t>-</w:t>
        </w:r>
      </w:ins>
      <w:del w:id="1272"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commentRangeStart w:id="1273"/>
      <w:del w:id="1274" w:author="Warwick Wainwright" w:date="2018-07-26T18:50:00Z">
        <w:r w:rsidR="0053249A" w:rsidDel="00A51310">
          <w:rPr>
            <w:bCs/>
          </w:rPr>
          <w:delText>In addition</w:delText>
        </w:r>
      </w:del>
      <w:ins w:id="1275" w:author="Warwick Wainwright" w:date="2018-07-26T18:50:00Z">
        <w:r w:rsidR="00A51310">
          <w:rPr>
            <w:bCs/>
          </w:rPr>
          <w:t>Moreover</w:t>
        </w:r>
      </w:ins>
      <w:r w:rsidR="0053249A">
        <w:rPr>
          <w:bCs/>
        </w:rPr>
        <w:t xml:space="preserve">, work to characterise other non-monetary factors influencing farmer decisions to enrol in rare breed conservation programmes appears warranted. </w:t>
      </w:r>
      <w:commentRangeEnd w:id="1273"/>
      <w:r w:rsidR="00A51310">
        <w:rPr>
          <w:rStyle w:val="CommentReference"/>
        </w:rPr>
        <w:commentReference w:id="1273"/>
      </w:r>
    </w:p>
    <w:p w14:paraId="09294FA7" w14:textId="77777777" w:rsidR="001A40B6" w:rsidRDefault="001A40B6" w:rsidP="001E7286"/>
    <w:p w14:paraId="10E16282" w14:textId="7AF3142B" w:rsidR="00020535" w:rsidRPr="00020535" w:rsidRDefault="003B1F1C" w:rsidP="001E7286">
      <w:r>
        <w:t>We</w:t>
      </w:r>
      <w:r w:rsidR="001021C2">
        <w:t xml:space="preserve"> found </w:t>
      </w:r>
      <w:ins w:id="1276"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7FF44DE7" w14:textId="318C0C2A" w:rsidR="00A56110" w:rsidRPr="00A56110" w:rsidRDefault="00C052BF" w:rsidP="00A56110">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A56110" w:rsidRPr="00A56110">
        <w:rPr>
          <w:noProof/>
          <w:sz w:val="20"/>
        </w:rPr>
        <w:t xml:space="preserve">1. </w:t>
      </w:r>
      <w:r w:rsidR="00A56110" w:rsidRPr="00A56110">
        <w:rPr>
          <w:noProof/>
          <w:sz w:val="20"/>
        </w:rPr>
        <w:tab/>
        <w:t xml:space="preserve">Eisler MC, Lee MR, Tarlton JF, Martin GB, Beddington J, Dungait JA, et al. Steps to sustainable livestock. Nature. 2014;507: 32. </w:t>
      </w:r>
    </w:p>
    <w:p w14:paraId="5A5D8F24"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 </w:t>
      </w:r>
      <w:r w:rsidRPr="00A56110">
        <w:rPr>
          <w:noProof/>
          <w:sz w:val="20"/>
        </w:rPr>
        <w:tab/>
        <w:t>Ahtiainen H, Pouta E. The value of genetic resources in agriculture: a meta-analysis assessing existing knowledge and future research needs. Int J Biodivers Sci Ecosyst Serv Manag. 2011;7: 27–38. doi:10.1080/21513732.2011.593557</w:t>
      </w:r>
    </w:p>
    <w:p w14:paraId="52492FA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 </w:t>
      </w:r>
      <w:r w:rsidRPr="00A56110">
        <w:rPr>
          <w:noProof/>
          <w:sz w:val="20"/>
        </w:rPr>
        <w:tab/>
        <w:t xml:space="preserve">FAO. The Second State of The Worlds Farm Animal Genetic Resources Report. Rome, Italy; 2015. </w:t>
      </w:r>
    </w:p>
    <w:p w14:paraId="5CB699E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 </w:t>
      </w:r>
      <w:r w:rsidRPr="00A56110">
        <w:rPr>
          <w:noProof/>
          <w:sz w:val="20"/>
        </w:rPr>
        <w:tab/>
        <w:t xml:space="preserve">FAO. The future of food and agriculture – Trends and challenges. Rome, Italy; 2017. </w:t>
      </w:r>
    </w:p>
    <w:p w14:paraId="643BD4AA"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 </w:t>
      </w:r>
      <w:r w:rsidRPr="00A56110">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665A671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 </w:t>
      </w:r>
      <w:r w:rsidRPr="00A56110">
        <w:rPr>
          <w:noProof/>
          <w:sz w:val="20"/>
        </w:rPr>
        <w:tab/>
        <w:t xml:space="preserve">Gandini GC, Villa E. Analysis of the cultural value of local livestock breeds: a methodology. J Anim Breed Genet. Wiley Online Library; 2003;120: 1–11. </w:t>
      </w:r>
    </w:p>
    <w:p w14:paraId="35325F7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7. </w:t>
      </w:r>
      <w:r w:rsidRPr="00A56110">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6885E85E"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8. </w:t>
      </w:r>
      <w:r w:rsidRPr="00A56110">
        <w:rPr>
          <w:noProof/>
          <w:sz w:val="20"/>
        </w:rPr>
        <w:tab/>
        <w:t xml:space="preserve">Bojkovski D, Simčič M, Kompan D. Supports for local breeds in the European region–an overview. PoljoPrivreda. Poljoprivredni fakultet u Osijeku i Poljoprivredni institut Osijek; 2015;21: 7–10. </w:t>
      </w:r>
    </w:p>
    <w:p w14:paraId="7430538F"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9. </w:t>
      </w:r>
      <w:r w:rsidRPr="00A56110">
        <w:rPr>
          <w:noProof/>
          <w:sz w:val="20"/>
        </w:rPr>
        <w:tab/>
        <w:t xml:space="preserve">Naidoo R, Balmford A, Ferraro PJ, Polasky S, Ricketts TH, Rouget M. Integrating economic costs into conservation planning. Trends Ecol Evol. Elsevier; 2006;21: 681–687. </w:t>
      </w:r>
    </w:p>
    <w:p w14:paraId="7D0286FD"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0. </w:t>
      </w:r>
      <w:r w:rsidRPr="00A56110">
        <w:rPr>
          <w:noProof/>
          <w:sz w:val="20"/>
        </w:rPr>
        <w:tab/>
        <w:t xml:space="preserve">Popescu A, Alecu IN, Dinu TA, Stoian E, Condei R, Ciocan H. Farm Structure and Land Concentration </w:t>
      </w:r>
      <w:r w:rsidRPr="00A56110">
        <w:rPr>
          <w:noProof/>
          <w:sz w:val="20"/>
        </w:rPr>
        <w:lastRenderedPageBreak/>
        <w:t xml:space="preserve">in Romania and the European Union’s Agriculture. Agric Agric Sci Procedia. Elsevier; 2016;10: 566–577. </w:t>
      </w:r>
    </w:p>
    <w:p w14:paraId="65018348"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1. </w:t>
      </w:r>
      <w:r w:rsidRPr="00A56110">
        <w:rPr>
          <w:noProof/>
          <w:sz w:val="20"/>
        </w:rPr>
        <w:tab/>
        <w:t>Eurostat. Romania agricultural census [Internet]. 2010. Available: http://ec.europa.eu/eurostat/statistics-explained/index.php/Agricultural_census_in_Romania</w:t>
      </w:r>
    </w:p>
    <w:p w14:paraId="0616463D"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2. </w:t>
      </w:r>
      <w:r w:rsidRPr="00A56110">
        <w:rPr>
          <w:noProof/>
          <w:sz w:val="20"/>
        </w:rPr>
        <w:tab/>
        <w:t xml:space="preserve">Sutcliffe L, Akeroyd J, Page N, Popa R. Combining approaches to support high nature value Farmland in southern Transylvania, Romania. Hacquetia. 2015;14: 53–63. </w:t>
      </w:r>
    </w:p>
    <w:p w14:paraId="1F9146E9"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3. </w:t>
      </w:r>
      <w:r w:rsidRPr="00A56110">
        <w:rPr>
          <w:noProof/>
          <w:sz w:val="20"/>
        </w:rPr>
        <w:tab/>
        <w:t xml:space="preserve">Sutcliffe L, Paulini I, Jones G, Marggraf R, Page N. Pastoral commons use in Romania and the role of the Common Agricultural Policy. Int J Commons. 2013;7. </w:t>
      </w:r>
    </w:p>
    <w:p w14:paraId="235A2DB1"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4. </w:t>
      </w:r>
      <w:r w:rsidRPr="00A56110">
        <w:rPr>
          <w:noProof/>
          <w:sz w:val="20"/>
        </w:rPr>
        <w:tab/>
        <w:t xml:space="preserve">Draganescu C. Romanian strategy for a sustainable management of farm animal genetic resources. 2003; </w:t>
      </w:r>
    </w:p>
    <w:p w14:paraId="559798FF"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5. </w:t>
      </w:r>
      <w:r w:rsidRPr="00A56110">
        <w:rPr>
          <w:noProof/>
          <w:sz w:val="20"/>
        </w:rPr>
        <w:tab/>
        <w:t>FAO. Domestic Animal Diversity Information System (DAD-IS) [Internet]. 2018 [cited 26 Mar 2018]. Available: http://www.fao.org/dad-is/en/</w:t>
      </w:r>
    </w:p>
    <w:p w14:paraId="33D5433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6. </w:t>
      </w:r>
      <w:r w:rsidRPr="00A56110">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17810B0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7. </w:t>
      </w:r>
      <w:r w:rsidRPr="00A56110">
        <w:rPr>
          <w:noProof/>
          <w:sz w:val="20"/>
        </w:rPr>
        <w:tab/>
        <w:t xml:space="preserve">Gasson R. Goals and values of farmers. J Agric Econ. Wiley Online Library; 1973;24: 521–542. </w:t>
      </w:r>
    </w:p>
    <w:p w14:paraId="4C919251"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8. </w:t>
      </w:r>
      <w:r w:rsidRPr="00A56110">
        <w:rPr>
          <w:noProof/>
          <w:sz w:val="20"/>
        </w:rPr>
        <w:tab/>
        <w:t xml:space="preserve">Ilbery BW. Goals and values of hop farmers. Trans Inst Br Geogr. JSTOR; 1983; 329–341. </w:t>
      </w:r>
    </w:p>
    <w:p w14:paraId="07A707C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19. </w:t>
      </w:r>
      <w:r w:rsidRPr="00A56110">
        <w:rPr>
          <w:noProof/>
          <w:sz w:val="20"/>
        </w:rPr>
        <w:tab/>
        <w:t>Burton R, Kuczera C, Schwarz G. Exploring Farmers’ Cultural Resistance to Voluntary Agri</w:t>
      </w:r>
      <w:r w:rsidRPr="00A56110">
        <w:rPr>
          <w:rFonts w:ascii="Cambria Math" w:hAnsi="Cambria Math" w:cs="Cambria Math"/>
          <w:noProof/>
          <w:sz w:val="20"/>
        </w:rPr>
        <w:t>‐</w:t>
      </w:r>
      <w:r w:rsidRPr="00A56110">
        <w:rPr>
          <w:noProof/>
          <w:sz w:val="20"/>
        </w:rPr>
        <w:t xml:space="preserve">environmental Schemes. Sociol Ruralis. Wiley Online Library; 2008;48: 16–37. </w:t>
      </w:r>
    </w:p>
    <w:p w14:paraId="2DE2AC79"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0. </w:t>
      </w:r>
      <w:r w:rsidRPr="00A56110">
        <w:rPr>
          <w:noProof/>
          <w:sz w:val="20"/>
        </w:rPr>
        <w:tab/>
        <w:t xml:space="preserve">Louviere JJ, Hensher DA, Swait JD. Stated choice methods: analysis and applications. Cambridge University Press; 2000. </w:t>
      </w:r>
    </w:p>
    <w:p w14:paraId="6BFF5A7F"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1. </w:t>
      </w:r>
      <w:r w:rsidRPr="00A56110">
        <w:rPr>
          <w:noProof/>
          <w:sz w:val="20"/>
        </w:rPr>
        <w:tab/>
        <w:t xml:space="preserve">Greiner R. Factors influencing farmers’ participation in contractual biodiversity conservation: a choice experiment with northern Australian pastoralists. Aust J Agric Resour Econ. Wiley Online Library; 2015; </w:t>
      </w:r>
    </w:p>
    <w:p w14:paraId="3E3FB159"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2. </w:t>
      </w:r>
      <w:r w:rsidRPr="00A56110">
        <w:rPr>
          <w:noProof/>
          <w:sz w:val="20"/>
        </w:rPr>
        <w:tab/>
        <w:t xml:space="preserve">Ruto E, Garrod G. Investigating farmers’ preferences for the design of agri-environment schemes: a choice experiment approach. J Environ Plan Manag. Taylor &amp; Francis; 2009;52: 631–647. </w:t>
      </w:r>
    </w:p>
    <w:p w14:paraId="2C837CDF"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3. </w:t>
      </w:r>
      <w:r w:rsidRPr="00A56110">
        <w:rPr>
          <w:noProof/>
          <w:sz w:val="20"/>
        </w:rPr>
        <w:tab/>
        <w:t xml:space="preserve">Broch SW, Vedel SE. Heterogeneity in landowners’ agri-environmental scheme preferences. Proceedings of the Economic Council Conference on Environmental Economics. 2010. </w:t>
      </w:r>
    </w:p>
    <w:p w14:paraId="4B5A532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4. </w:t>
      </w:r>
      <w:r w:rsidRPr="00A56110">
        <w:rPr>
          <w:noProof/>
          <w:sz w:val="20"/>
        </w:rPr>
        <w:tab/>
        <w:t xml:space="preserve">Ducos G, Dupraz P, Bonnieux F. Agri-environment contract adoption under fixed and variable compliance costs. J Environ Plan Manag. Taylor &amp; Francis; 2009;52: 669–687. </w:t>
      </w:r>
    </w:p>
    <w:p w14:paraId="6335A8D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5. </w:t>
      </w:r>
      <w:r w:rsidRPr="00A56110">
        <w:rPr>
          <w:noProof/>
          <w:sz w:val="20"/>
        </w:rPr>
        <w:tab/>
        <w:t>Espinosa</w:t>
      </w:r>
      <w:r w:rsidRPr="00A56110">
        <w:rPr>
          <w:rFonts w:ascii="Cambria Math" w:hAnsi="Cambria Math" w:cs="Cambria Math"/>
          <w:noProof/>
          <w:sz w:val="20"/>
        </w:rPr>
        <w:t>‐</w:t>
      </w:r>
      <w:r w:rsidRPr="00A56110">
        <w:rPr>
          <w:noProof/>
          <w:sz w:val="20"/>
        </w:rPr>
        <w:t>Goded M, Barreiro</w:t>
      </w:r>
      <w:r w:rsidRPr="00A56110">
        <w:rPr>
          <w:rFonts w:ascii="Cambria Math" w:hAnsi="Cambria Math" w:cs="Cambria Math"/>
          <w:noProof/>
          <w:sz w:val="20"/>
        </w:rPr>
        <w:t>‐</w:t>
      </w:r>
      <w:r w:rsidRPr="00A56110">
        <w:rPr>
          <w:noProof/>
          <w:sz w:val="20"/>
        </w:rPr>
        <w:t>Hurlé J, Ruto E. What do farmers want from Agri</w:t>
      </w:r>
      <w:r w:rsidRPr="00A56110">
        <w:rPr>
          <w:rFonts w:ascii="Cambria Math" w:hAnsi="Cambria Math" w:cs="Cambria Math"/>
          <w:noProof/>
          <w:sz w:val="20"/>
        </w:rPr>
        <w:t>‐</w:t>
      </w:r>
      <w:r w:rsidRPr="00A56110">
        <w:rPr>
          <w:noProof/>
          <w:sz w:val="20"/>
        </w:rPr>
        <w:t xml:space="preserve">environmental scheme design? A choice experiment approach. J Agric Econ. Wiley Online Library; 2010;61: 259–273. </w:t>
      </w:r>
    </w:p>
    <w:p w14:paraId="1C9BCCA7"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6. </w:t>
      </w:r>
      <w:r w:rsidRPr="00A56110">
        <w:rPr>
          <w:noProof/>
          <w:sz w:val="20"/>
        </w:rPr>
        <w:tab/>
        <w:t xml:space="preserve">Lienhoop N, Brouwer R. Agri-environmental policy valuation: Farmers’ contract design preferences for afforestation schemes. Land use policy. Elsevier; 2015;42: 568–577. </w:t>
      </w:r>
    </w:p>
    <w:p w14:paraId="2006D625"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7. </w:t>
      </w:r>
      <w:r w:rsidRPr="00A56110">
        <w:rPr>
          <w:noProof/>
          <w:sz w:val="20"/>
        </w:rPr>
        <w:tab/>
        <w:t xml:space="preserve">Oszlányi J, Grodzińska K, Badea O, Shparyk Y. Nature conservation in Central and Eastern Europe with a special emphasis on the Carpathian Mountains. Environ Pollut. Elsevier; 2004;130: 127–134. </w:t>
      </w:r>
    </w:p>
    <w:p w14:paraId="41521B1D"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8. </w:t>
      </w:r>
      <w:r w:rsidRPr="00A56110">
        <w:rPr>
          <w:noProof/>
          <w:sz w:val="20"/>
        </w:rPr>
        <w:tab/>
        <w:t xml:space="preserve">Page N. Personal Communication concerning uptake of Romanian RDP Option for conservation of rare breeds. 2015. </w:t>
      </w:r>
    </w:p>
    <w:p w14:paraId="05E700EE"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29. </w:t>
      </w:r>
      <w:r w:rsidRPr="00A56110">
        <w:rPr>
          <w:noProof/>
          <w:sz w:val="20"/>
        </w:rPr>
        <w:tab/>
        <w:t xml:space="preserve">Fischer J, Hartel T, Kuemmerle T. Conservation policy in traditional farming landscapes. Conserv Lett. Wiley Online Library; 2012;5: 167–175. </w:t>
      </w:r>
    </w:p>
    <w:p w14:paraId="0A1B5254"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0. </w:t>
      </w:r>
      <w:r w:rsidRPr="00A56110">
        <w:rPr>
          <w:noProof/>
          <w:sz w:val="20"/>
        </w:rPr>
        <w:tab/>
        <w:t>Mikulcak F, Newig J, Milcu AI, Hartel T, Fischer J. Integrating Rural Development and Biodiversity Conservation in Central Romania. Environ Conserv. 2013;40: 129–137. doi:10.1017/S0376892912000392</w:t>
      </w:r>
    </w:p>
    <w:p w14:paraId="553205E7"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1. </w:t>
      </w:r>
      <w:r w:rsidRPr="00A56110">
        <w:rPr>
          <w:noProof/>
          <w:sz w:val="20"/>
        </w:rPr>
        <w:tab/>
        <w:t xml:space="preserve">Page N, Popa R, Gherghiceanu C, Balint L. Linking High Nature Value Grasslands to Small-Scale Farmer Incomes: Târnava Mare, Romania. Mt Hay Meadows Hotspots Byodiversity Tradit Cult Ghimeş. 2011; </w:t>
      </w:r>
    </w:p>
    <w:p w14:paraId="7B196141"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2. </w:t>
      </w:r>
      <w:r w:rsidRPr="00A56110">
        <w:rPr>
          <w:noProof/>
          <w:sz w:val="20"/>
        </w:rPr>
        <w:tab/>
        <w:t xml:space="preserve">Gherghinescu O. Poverty and social exclusion in rural areas: Romania. 2008. </w:t>
      </w:r>
    </w:p>
    <w:p w14:paraId="17B501DD"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3. </w:t>
      </w:r>
      <w:r w:rsidRPr="00A56110">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6152985"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4. </w:t>
      </w:r>
      <w:r w:rsidRPr="00A56110">
        <w:rPr>
          <w:noProof/>
          <w:sz w:val="20"/>
        </w:rPr>
        <w:tab/>
        <w:t xml:space="preserve">Crabbe M, Vandebroek ML. Using appropriate prior information to eliminate choice sets with a dominant alternative from D-efficient designs. 2011; </w:t>
      </w:r>
    </w:p>
    <w:p w14:paraId="44E68991"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5. </w:t>
      </w:r>
      <w:r w:rsidRPr="00A56110">
        <w:rPr>
          <w:noProof/>
          <w:sz w:val="20"/>
        </w:rPr>
        <w:tab/>
        <w:t xml:space="preserve">Metrics C. Ngene 1.1 User Manual and Reference Guide. Sydney, Aust ChoiceMetrics. 2012; </w:t>
      </w:r>
    </w:p>
    <w:p w14:paraId="5B3846A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6. </w:t>
      </w:r>
      <w:r w:rsidRPr="00A56110">
        <w:rPr>
          <w:noProof/>
          <w:sz w:val="20"/>
        </w:rPr>
        <w:tab/>
        <w:t xml:space="preserve">Hensher DA. How do respondents process stated choice experiments? Attribute consideration under varying information load. J Appl Econom. Wiley Online Library; 2006;21: 861–878. </w:t>
      </w:r>
    </w:p>
    <w:p w14:paraId="18FA8F38"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7. </w:t>
      </w:r>
      <w:r w:rsidRPr="00A56110">
        <w:rPr>
          <w:noProof/>
          <w:sz w:val="20"/>
        </w:rPr>
        <w:tab/>
        <w:t xml:space="preserve">Lancaster KJ. A new approach to consumer theory. J Polit Econ. JSTOR; 1966; 132–157. </w:t>
      </w:r>
    </w:p>
    <w:p w14:paraId="5F550D11"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38. </w:t>
      </w:r>
      <w:r w:rsidRPr="00A56110">
        <w:rPr>
          <w:noProof/>
          <w:sz w:val="20"/>
        </w:rPr>
        <w:tab/>
        <w:t xml:space="preserve">Luce RD. Individual choice behavior: A theoretical analysis. Courier Corporation; 2005. </w:t>
      </w:r>
    </w:p>
    <w:p w14:paraId="5CE32814"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lastRenderedPageBreak/>
        <w:t xml:space="preserve">39. </w:t>
      </w:r>
      <w:r w:rsidRPr="00A56110">
        <w:rPr>
          <w:noProof/>
          <w:sz w:val="20"/>
        </w:rPr>
        <w:tab/>
        <w:t xml:space="preserve">McFadden D. Conditional logit analysis of qualitative choice behavior. Institute of Urban and Regional Development, University of California; 1973; </w:t>
      </w:r>
    </w:p>
    <w:p w14:paraId="11857E7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0. </w:t>
      </w:r>
      <w:r w:rsidRPr="00A56110">
        <w:rPr>
          <w:noProof/>
          <w:sz w:val="20"/>
        </w:rPr>
        <w:tab/>
        <w:t xml:space="preserve">Holmes TP, Adamowicz WL, Carlsson F. Choice experiments. A Primer on Nonmarket Valuation. Springer; 2017. pp. 133–186. </w:t>
      </w:r>
    </w:p>
    <w:p w14:paraId="4951E7C9"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1. </w:t>
      </w:r>
      <w:r w:rsidRPr="00A56110">
        <w:rPr>
          <w:noProof/>
          <w:sz w:val="20"/>
        </w:rPr>
        <w:tab/>
        <w:t xml:space="preserve">Hensher DA, Rose JM, Greene WH. Applied choice analysis: a primer. Cambridge University Press; 2005. </w:t>
      </w:r>
    </w:p>
    <w:p w14:paraId="6635DF36"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2. </w:t>
      </w:r>
      <w:r w:rsidRPr="00A56110">
        <w:rPr>
          <w:noProof/>
          <w:sz w:val="20"/>
        </w:rPr>
        <w:tab/>
        <w:t xml:space="preserve">European Commission. European Commission DG Agriculture and Rural Development. Brussels; 2012. </w:t>
      </w:r>
    </w:p>
    <w:p w14:paraId="3BC1089D"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3. </w:t>
      </w:r>
      <w:r w:rsidRPr="00A56110">
        <w:rPr>
          <w:noProof/>
          <w:sz w:val="20"/>
        </w:rPr>
        <w:tab/>
        <w:t xml:space="preserve">National Institute of Statistics. Press Release No. 159 of July 4th 2013 of the final results population and housing census 2011. 2013. </w:t>
      </w:r>
    </w:p>
    <w:p w14:paraId="77743B6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4. </w:t>
      </w:r>
      <w:r w:rsidRPr="00A56110">
        <w:rPr>
          <w:noProof/>
          <w:sz w:val="20"/>
        </w:rPr>
        <w:tab/>
        <w:t xml:space="preserve">National Institute of Statistics. Press Release No. 135 of June 5th 2015. Household income and expenditure in 2014 Family Budget Survey. Bucharest, Romania.; 2015. </w:t>
      </w:r>
    </w:p>
    <w:p w14:paraId="41172253"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5. </w:t>
      </w:r>
      <w:r w:rsidRPr="00A56110">
        <w:rPr>
          <w:noProof/>
          <w:sz w:val="20"/>
        </w:rPr>
        <w:tab/>
        <w:t xml:space="preserve">Leroy G, Baumung R, Boettcher P, Besbes B, From T, Hoffmann I. Animal genetic resources diversity and ecosystem services. Glob Food Sec. Elsevier; 2018; </w:t>
      </w:r>
    </w:p>
    <w:p w14:paraId="2F8CB06E"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6. </w:t>
      </w:r>
      <w:r w:rsidRPr="00A56110">
        <w:rPr>
          <w:noProof/>
          <w:sz w:val="20"/>
        </w:rPr>
        <w:tab/>
        <w:t xml:space="preserve">Tesfaye A, Brouwer R. Testing participation constraints in contract design for sustainable soil conservation in Ethiopia. Ecol Econ. Elsevier; 2012;73: 168–178. </w:t>
      </w:r>
    </w:p>
    <w:p w14:paraId="4359437A"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7. </w:t>
      </w:r>
      <w:r w:rsidRPr="00A56110">
        <w:rPr>
          <w:noProof/>
          <w:sz w:val="20"/>
        </w:rPr>
        <w:tab/>
        <w:t xml:space="preserve">Santos R, Clemente P, Brouwer R, Antunes P, Pinto R. Landowner preferences for agri-environmental agreements to conserve the montado ecosystem in Portugal. Ecol Econ. Elsevier; 2015;118: 159–167. </w:t>
      </w:r>
    </w:p>
    <w:p w14:paraId="527E7F27"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8. </w:t>
      </w:r>
      <w:r w:rsidRPr="00A56110">
        <w:rPr>
          <w:noProof/>
          <w:sz w:val="20"/>
        </w:rPr>
        <w:tab/>
        <w:t xml:space="preserve">Tudor MM, Alexandri C. Structural Changes in Romanian Farm Management and their Impact on Economic Performances. Procedia Econ Financ. Elsevier; 2015;22: 747–754. </w:t>
      </w:r>
    </w:p>
    <w:p w14:paraId="59E0E138"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49. </w:t>
      </w:r>
      <w:r w:rsidRPr="00A56110">
        <w:rPr>
          <w:noProof/>
          <w:sz w:val="20"/>
        </w:rPr>
        <w:tab/>
        <w:t xml:space="preserve">FAO. Farming Systems and Poverty. Improving farmers’ livelihoods in a changing world. Rome, Italy; 2001. </w:t>
      </w:r>
    </w:p>
    <w:p w14:paraId="232D0A5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0. </w:t>
      </w:r>
      <w:r w:rsidRPr="00A56110">
        <w:rPr>
          <w:noProof/>
          <w:sz w:val="20"/>
        </w:rPr>
        <w:tab/>
        <w:t xml:space="preserve">Kosoy N, Corbera E, Brown K. Participation in payments for ecosystem services: case studies from the Lacandon rainforest, Mexico. Geoforum. Elsevier; 2008;39: 2073–2083. </w:t>
      </w:r>
    </w:p>
    <w:p w14:paraId="11F1B1A0"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1. </w:t>
      </w:r>
      <w:r w:rsidRPr="00A56110">
        <w:rPr>
          <w:noProof/>
          <w:sz w:val="20"/>
        </w:rPr>
        <w:tab/>
        <w:t xml:space="preserve">Heyman J, Ariely D. Effort for payment: A tale of two markets. Psychol Sci. SAGE Publications Sage CA: Los Angeles, CA; 2004;15: 787–793. </w:t>
      </w:r>
    </w:p>
    <w:p w14:paraId="003805B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2. </w:t>
      </w:r>
      <w:r w:rsidRPr="00A56110">
        <w:rPr>
          <w:noProof/>
          <w:sz w:val="20"/>
        </w:rPr>
        <w:tab/>
        <w:t xml:space="preserve">Gorton M, Hubbard C, Hubbard L. The folly of European Union policy transfer: why the Common Agricultural Policy (CAP) does not fit Central and Eastern Europe. Reg Stud. Taylor &amp; Francis; 2009;43: 1305–1317. </w:t>
      </w:r>
    </w:p>
    <w:p w14:paraId="003F247B"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3. </w:t>
      </w:r>
      <w:r w:rsidRPr="00A56110">
        <w:rPr>
          <w:noProof/>
          <w:sz w:val="20"/>
        </w:rPr>
        <w:tab/>
        <w:t xml:space="preserve">Narloch U, Drucker AG, Pascual U. What role for cooperation in conservation tenders? Paying farmer groups in the High Andes. Land use policy. Elsevier; 2017;63: 659–671. </w:t>
      </w:r>
    </w:p>
    <w:p w14:paraId="1167399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4. </w:t>
      </w:r>
      <w:r w:rsidRPr="00A56110">
        <w:rPr>
          <w:noProof/>
          <w:sz w:val="20"/>
        </w:rPr>
        <w:tab/>
        <w:t>Defrancesco E, Gatto P, Runge F, Trestini S. Factors affecting farmers’ participation in agri</w:t>
      </w:r>
      <w:r w:rsidRPr="00A56110">
        <w:rPr>
          <w:rFonts w:ascii="Cambria Math" w:hAnsi="Cambria Math" w:cs="Cambria Math"/>
          <w:noProof/>
          <w:sz w:val="20"/>
        </w:rPr>
        <w:t>‐</w:t>
      </w:r>
      <w:r w:rsidRPr="00A56110">
        <w:rPr>
          <w:noProof/>
          <w:sz w:val="20"/>
        </w:rPr>
        <w:t xml:space="preserve">environmental measures: A Northern Italian perspective. J Agric Econ. Wiley Online Library; 2008;59: 114–131. </w:t>
      </w:r>
    </w:p>
    <w:p w14:paraId="4019DCFE"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5. </w:t>
      </w:r>
      <w:r w:rsidRPr="00A56110">
        <w:rPr>
          <w:noProof/>
          <w:sz w:val="20"/>
        </w:rPr>
        <w:tab/>
        <w:t xml:space="preserve">Wossink GAA, van Wenum JH. Biodiversity conservation by farmers: analysis of actual and contingent participation. Eur Rev Agric Econ. Oxford University Press; 2003;30: 461–485. </w:t>
      </w:r>
    </w:p>
    <w:p w14:paraId="3B3FCD7A"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6. </w:t>
      </w:r>
      <w:r w:rsidRPr="00A56110">
        <w:rPr>
          <w:noProof/>
          <w:sz w:val="20"/>
        </w:rPr>
        <w:tab/>
        <w:t xml:space="preserve">Dupraz P, Vanslembrouck I, Bonnieux F, Van Huylenbroeck G. Farmers’ participation in European agri-environmental policies. Zaragoza (Spain). 2002;28: 31. </w:t>
      </w:r>
    </w:p>
    <w:p w14:paraId="19BA9F2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7. </w:t>
      </w:r>
      <w:r w:rsidRPr="00A56110">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7779EB7"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8. </w:t>
      </w:r>
      <w:r w:rsidRPr="00A56110">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33109146"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59. </w:t>
      </w:r>
      <w:r w:rsidRPr="00A56110">
        <w:rPr>
          <w:noProof/>
          <w:sz w:val="20"/>
        </w:rPr>
        <w:tab/>
        <w:t xml:space="preserve">Shortall S. Are rural development programmes socially inclusive? Social inclusion, civic engagement, participation, and social capital: Exploring the differences. J Rural Stud. Elsevier; 2008;24: 450–457. </w:t>
      </w:r>
    </w:p>
    <w:p w14:paraId="1DA1E626"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0. </w:t>
      </w:r>
      <w:r w:rsidRPr="00A56110">
        <w:rPr>
          <w:noProof/>
          <w:sz w:val="20"/>
        </w:rPr>
        <w:tab/>
        <w:t xml:space="preserve">Milcu AI, Sherren K, Hanspach J, Abson D, Fischer J. Navigating conflicting landscape aspirations: Application of a photo-based Q-method in Transylvania (Central Romania). Land use policy. Elsevier; 2014;41: 408–422. </w:t>
      </w:r>
    </w:p>
    <w:p w14:paraId="670710BA"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1. </w:t>
      </w:r>
      <w:r w:rsidRPr="00A56110">
        <w:rPr>
          <w:noProof/>
          <w:sz w:val="20"/>
        </w:rPr>
        <w:tab/>
        <w:t xml:space="preserve">Bhatia AK, Jain A, Sadana DK, Gokhale SB, Bhagat RL. Phenotypic identification of farm animal genetic resources using computer learning with scoring function. Comput Electron Agric. Elsevier; 2010;73: 37–43. </w:t>
      </w:r>
    </w:p>
    <w:p w14:paraId="1519900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2. </w:t>
      </w:r>
      <w:r w:rsidRPr="00A56110">
        <w:rPr>
          <w:noProof/>
          <w:sz w:val="20"/>
        </w:rPr>
        <w:tab/>
        <w:t xml:space="preserve">Programul National De Dezvoltare Rurala. National Rural Development Programme for the 2014 – 2020 period. Bucharesti, Romania; 2014. </w:t>
      </w:r>
    </w:p>
    <w:p w14:paraId="10B64770"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3. </w:t>
      </w:r>
      <w:r w:rsidRPr="00A56110">
        <w:rPr>
          <w:noProof/>
          <w:sz w:val="20"/>
        </w:rPr>
        <w:tab/>
        <w:t xml:space="preserve">Fundatia ADEPT. Fundatia ADEPT Transilvania 10 year report 2004-2014. Sighisoara, Romania; 2014. </w:t>
      </w:r>
    </w:p>
    <w:p w14:paraId="3BDF5BB2"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4. </w:t>
      </w:r>
      <w:r w:rsidRPr="00A56110">
        <w:rPr>
          <w:noProof/>
          <w:sz w:val="20"/>
        </w:rPr>
        <w:tab/>
        <w:t>Swift MJ, Izac AMN, van Noordwijk M. Biodiversity and ecosystem services in agricultural landscapes—are we asking the right questions? Agric Ecosyst Environ. 2004;104: 113–134. doi:http://dx.doi.org/10.1016/j.agee.2004.01.013</w:t>
      </w:r>
    </w:p>
    <w:p w14:paraId="02CD8480"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lastRenderedPageBreak/>
        <w:t xml:space="preserve">65. </w:t>
      </w:r>
      <w:r w:rsidRPr="00A56110">
        <w:rPr>
          <w:noProof/>
          <w:sz w:val="20"/>
        </w:rPr>
        <w:tab/>
        <w:t xml:space="preserve">Narloch U, Pascual U, Drucker AG. Cost-effectiveness targeting under multiple conservation goals and equity considerations in the Andes. Environ Conserv. Cambridge Univ Press; 2011;38: 417–425. </w:t>
      </w:r>
    </w:p>
    <w:p w14:paraId="2160C4E5"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6. </w:t>
      </w:r>
      <w:r w:rsidRPr="00A56110">
        <w:rPr>
          <w:noProof/>
          <w:sz w:val="20"/>
        </w:rPr>
        <w:tab/>
        <w:t xml:space="preserve">Natural England. Agricultural Biodiversity. Higher level stewardship options. April 2014. 2014. </w:t>
      </w:r>
    </w:p>
    <w:p w14:paraId="186E46F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7. </w:t>
      </w:r>
      <w:r w:rsidRPr="00A56110">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59A5E818"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8. </w:t>
      </w:r>
      <w:r w:rsidRPr="00A56110">
        <w:rPr>
          <w:noProof/>
          <w:sz w:val="20"/>
        </w:rPr>
        <w:tab/>
        <w:t xml:space="preserve">Hoffmann I, From T, Boerma D. Ecosystem Services Provided By Livestock Keepers and Breeds , With Special Consideration To The Contributions Of Small-Scale Livestock Keepers and Pastoralists. Rome; 2014. </w:t>
      </w:r>
    </w:p>
    <w:p w14:paraId="4CC5C38C"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69. </w:t>
      </w:r>
      <w:r w:rsidRPr="00A56110">
        <w:rPr>
          <w:noProof/>
          <w:sz w:val="20"/>
        </w:rPr>
        <w:tab/>
        <w:t xml:space="preserve">Pagiola S, Rios AR, Arcenas A. Poor household participation in payments for environmental services: Lessons from the Silvopastoral Project in Quindío, Colombia. Environ Resour Econ. Springer; 2010;47: 371–394. </w:t>
      </w:r>
    </w:p>
    <w:p w14:paraId="59EBC21A"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70. </w:t>
      </w:r>
      <w:r w:rsidRPr="00A56110">
        <w:rPr>
          <w:noProof/>
          <w:sz w:val="20"/>
        </w:rPr>
        <w:tab/>
        <w:t xml:space="preserve">Train KE. Discrete choice methods with simulation. Cambridge university press; 2009. </w:t>
      </w:r>
    </w:p>
    <w:p w14:paraId="44823D08"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71. </w:t>
      </w:r>
      <w:r w:rsidRPr="00A56110">
        <w:rPr>
          <w:noProof/>
          <w:sz w:val="20"/>
        </w:rPr>
        <w:tab/>
        <w:t xml:space="preserve">Mariel P, De Ayala A, Hoyos D, Abdullah S. Selecting random parameters in discrete choice experiment for environmental valuation: A simulation experiment. J choice Model. Elsevier; 2013;7: 44–57. </w:t>
      </w:r>
    </w:p>
    <w:p w14:paraId="536C30B9"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72. </w:t>
      </w:r>
      <w:r w:rsidRPr="00A56110">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78961AB8" w14:textId="77777777" w:rsidR="00A56110" w:rsidRPr="00A56110" w:rsidRDefault="00A56110" w:rsidP="00A56110">
      <w:pPr>
        <w:widowControl w:val="0"/>
        <w:autoSpaceDE w:val="0"/>
        <w:autoSpaceDN w:val="0"/>
        <w:adjustRightInd w:val="0"/>
        <w:spacing w:line="240" w:lineRule="auto"/>
        <w:ind w:left="640" w:hanging="640"/>
        <w:rPr>
          <w:noProof/>
          <w:sz w:val="20"/>
        </w:rPr>
      </w:pPr>
      <w:r w:rsidRPr="00A56110">
        <w:rPr>
          <w:noProof/>
          <w:sz w:val="20"/>
        </w:rPr>
        <w:t xml:space="preserve">73. </w:t>
      </w:r>
      <w:r w:rsidRPr="00A56110">
        <w:rPr>
          <w:noProof/>
          <w:sz w:val="20"/>
        </w:rPr>
        <w:tab/>
        <w:t>Bech M, Gyrd</w:t>
      </w:r>
      <w:r w:rsidRPr="00A56110">
        <w:rPr>
          <w:rFonts w:ascii="Cambria Math" w:hAnsi="Cambria Math" w:cs="Cambria Math"/>
          <w:noProof/>
          <w:sz w:val="20"/>
        </w:rPr>
        <w:t>‐</w:t>
      </w:r>
      <w:r w:rsidRPr="00A56110">
        <w:rPr>
          <w:noProof/>
          <w:sz w:val="20"/>
        </w:rPr>
        <w:t xml:space="preserve">Hansen D. Effects coding in discrete choice experiments. Health Econ. Wiley Online Library; 2005;14: 1079–1083. </w:t>
      </w:r>
    </w:p>
    <w:p w14:paraId="4BB6C362" w14:textId="5247A2EC" w:rsidR="001D69F3" w:rsidRPr="00357A88" w:rsidRDefault="00C052BF" w:rsidP="00A56110">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1277" w:author="Warwick Wainwright" w:date="2018-07-24T12:52:00Z"/>
        </w:rPr>
      </w:pPr>
      <w:ins w:id="1278" w:author="Warwick Wainwright" w:date="2018-07-24T12:52:00Z">
        <w:r>
          <w:rPr>
            <w:b/>
          </w:rPr>
          <w:t>Appendix 1</w:t>
        </w:r>
        <w:r w:rsidRPr="005878F4">
          <w:rPr>
            <w:b/>
          </w:rPr>
          <w:t>:</w:t>
        </w:r>
        <w:r>
          <w:t xml:space="preserve"> The </w:t>
        </w:r>
      </w:ins>
      <w:ins w:id="1279" w:author="Warwick Wainwright" w:date="2018-07-24T12:53:00Z">
        <w:r>
          <w:t xml:space="preserve">respondent </w:t>
        </w:r>
      </w:ins>
      <w:ins w:id="1280" w:author="Warwick Wainwright" w:date="2018-07-24T12:52:00Z">
        <w:r>
          <w:t xml:space="preserve">questionnaire  </w:t>
        </w:r>
      </w:ins>
    </w:p>
    <w:p w14:paraId="0D5BE82A" w14:textId="77777777" w:rsidR="000F1759" w:rsidRDefault="000F1759">
      <w:pPr>
        <w:pStyle w:val="Firstparagraph"/>
        <w:rPr>
          <w:ins w:id="1281" w:author="Warwick Wainwright" w:date="2018-07-24T12:52:00Z"/>
          <w:b/>
        </w:rPr>
      </w:pPr>
    </w:p>
    <w:p w14:paraId="66C2BB14" w14:textId="77777777" w:rsidR="000F1759" w:rsidRPr="000F1759" w:rsidRDefault="000F1759" w:rsidP="000F1759">
      <w:pPr>
        <w:spacing w:after="120" w:line="240" w:lineRule="auto"/>
        <w:ind w:firstLine="0"/>
        <w:jc w:val="center"/>
        <w:rPr>
          <w:ins w:id="1282" w:author="Warwick Wainwright" w:date="2018-07-24T12:53:00Z"/>
          <w:b/>
          <w:sz w:val="28"/>
          <w:szCs w:val="28"/>
        </w:rPr>
      </w:pPr>
      <w:ins w:id="1283"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1284" w:author="Warwick Wainwright" w:date="2018-07-24T12:53:00Z"/>
        </w:rPr>
      </w:pPr>
      <w:ins w:id="1285"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1286" w:author="Warwick Wainwright" w:date="2018-07-24T12:53:00Z"/>
        </w:rPr>
      </w:pPr>
      <w:ins w:id="1287"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1288" w:author="Warwick Wainwright" w:date="2018-07-24T12:53:00Z"/>
        </w:rPr>
      </w:pPr>
    </w:p>
    <w:p w14:paraId="3015D54A" w14:textId="77777777" w:rsidR="000F1759" w:rsidRPr="000F1759" w:rsidRDefault="000F1759">
      <w:pPr>
        <w:jc w:val="center"/>
        <w:rPr>
          <w:ins w:id="1289" w:author="Warwick Wainwright" w:date="2018-07-24T12:53:00Z"/>
          <w:rFonts w:eastAsiaTheme="majorEastAsia"/>
          <w:b/>
          <w:sz w:val="26"/>
          <w:szCs w:val="26"/>
          <w:rPrChange w:id="1290" w:author="Warwick Wainwright" w:date="2018-07-24T12:55:00Z">
            <w:rPr>
              <w:ins w:id="1291" w:author="Warwick Wainwright" w:date="2018-07-24T12:53:00Z"/>
              <w:rFonts w:eastAsiaTheme="majorEastAsia"/>
            </w:rPr>
          </w:rPrChange>
        </w:rPr>
        <w:pPrChange w:id="1292" w:author="Warwick Wainwright" w:date="2018-07-24T12:55:00Z">
          <w:pPr>
            <w:keepNext/>
            <w:keepLines/>
            <w:numPr>
              <w:numId w:val="2"/>
            </w:numPr>
            <w:tabs>
              <w:tab w:val="num" w:pos="360"/>
            </w:tabs>
            <w:spacing w:before="200" w:after="120" w:line="240" w:lineRule="auto"/>
            <w:ind w:firstLine="0"/>
            <w:jc w:val="center"/>
            <w:outlineLvl w:val="1"/>
          </w:pPr>
        </w:pPrChange>
      </w:pPr>
      <w:ins w:id="1293" w:author="Warwick Wainwright" w:date="2018-07-24T12:53:00Z">
        <w:r w:rsidRPr="000F1759">
          <w:rPr>
            <w:rFonts w:eastAsiaTheme="majorEastAsia"/>
            <w:b/>
            <w:sz w:val="26"/>
            <w:szCs w:val="26"/>
            <w:rPrChange w:id="1294"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1295"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1296" w:author="Warwick Wainwright" w:date="2018-07-24T12:53:00Z"/>
          <w:b/>
        </w:rPr>
      </w:pPr>
      <w:ins w:id="1297"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1298"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1299" w:author="Warwick Wainwright" w:date="2018-07-24T12:53:00Z"/>
                <w:b/>
                <w:bCs/>
                <w:color w:val="000000"/>
                <w:lang w:eastAsia="en-GB"/>
              </w:rPr>
            </w:pPr>
            <w:ins w:id="1300"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1301" w:author="Warwick Wainwright" w:date="2018-07-24T12:53:00Z"/>
                <w:b/>
                <w:bCs/>
                <w:color w:val="000000"/>
                <w:lang w:eastAsia="en-GB"/>
              </w:rPr>
            </w:pPr>
            <w:ins w:id="1302"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1303" w:author="Warwick Wainwright" w:date="2018-07-24T12:53:00Z"/>
                <w:b/>
                <w:bCs/>
                <w:color w:val="000000"/>
                <w:lang w:eastAsia="en-GB"/>
              </w:rPr>
            </w:pPr>
            <w:ins w:id="1304"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1305"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1306" w:author="Warwick Wainwright" w:date="2018-07-24T12:53:00Z"/>
                <w:color w:val="000000"/>
                <w:lang w:eastAsia="en-GB"/>
              </w:rPr>
            </w:pPr>
            <w:ins w:id="1307"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1308"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1309" w:author="Warwick Wainwright" w:date="2018-07-24T12:53:00Z"/>
                <w:color w:val="000000"/>
                <w:lang w:eastAsia="en-GB"/>
              </w:rPr>
            </w:pPr>
          </w:p>
        </w:tc>
      </w:tr>
      <w:tr w:rsidR="000F1759" w:rsidRPr="000F1759" w14:paraId="09F16A16" w14:textId="77777777" w:rsidTr="002105EF">
        <w:trPr>
          <w:trHeight w:val="510"/>
          <w:jc w:val="center"/>
          <w:ins w:id="1310"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1311" w:author="Warwick Wainwright" w:date="2018-07-24T12:53:00Z"/>
                <w:color w:val="000000"/>
                <w:lang w:eastAsia="en-GB"/>
              </w:rPr>
            </w:pPr>
            <w:ins w:id="1312"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1313"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1314" w:author="Warwick Wainwright" w:date="2018-07-24T12:53:00Z"/>
                <w:color w:val="000000"/>
                <w:lang w:eastAsia="en-GB"/>
              </w:rPr>
            </w:pPr>
          </w:p>
        </w:tc>
      </w:tr>
      <w:tr w:rsidR="000F1759" w:rsidRPr="000F1759" w14:paraId="7461E1B5" w14:textId="77777777" w:rsidTr="002105EF">
        <w:trPr>
          <w:trHeight w:val="480"/>
          <w:jc w:val="center"/>
          <w:ins w:id="1315"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1316" w:author="Warwick Wainwright" w:date="2018-07-24T12:53:00Z"/>
                <w:color w:val="000000"/>
                <w:lang w:eastAsia="en-GB"/>
              </w:rPr>
            </w:pPr>
            <w:ins w:id="1317"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1318"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1319" w:author="Warwick Wainwright" w:date="2018-07-24T12:53:00Z"/>
                <w:color w:val="000000"/>
                <w:lang w:eastAsia="en-GB"/>
              </w:rPr>
            </w:pPr>
          </w:p>
        </w:tc>
      </w:tr>
      <w:tr w:rsidR="000F1759" w:rsidRPr="000F1759" w14:paraId="562569C9" w14:textId="77777777" w:rsidTr="002105EF">
        <w:trPr>
          <w:trHeight w:val="435"/>
          <w:jc w:val="center"/>
          <w:ins w:id="1320"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1321" w:author="Warwick Wainwright" w:date="2018-07-24T12:53:00Z"/>
                <w:color w:val="000000"/>
                <w:lang w:eastAsia="en-GB"/>
              </w:rPr>
            </w:pPr>
            <w:ins w:id="1322"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1323"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1324" w:author="Warwick Wainwright" w:date="2018-07-24T12:53:00Z"/>
                <w:color w:val="000000"/>
                <w:lang w:eastAsia="en-GB"/>
              </w:rPr>
            </w:pPr>
          </w:p>
        </w:tc>
      </w:tr>
      <w:tr w:rsidR="000F1759" w:rsidRPr="000F1759" w14:paraId="714E91AB" w14:textId="77777777" w:rsidTr="002105EF">
        <w:trPr>
          <w:trHeight w:val="450"/>
          <w:jc w:val="center"/>
          <w:ins w:id="1325"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1326" w:author="Warwick Wainwright" w:date="2018-07-24T12:53:00Z"/>
                <w:color w:val="000000"/>
                <w:lang w:eastAsia="en-GB"/>
              </w:rPr>
            </w:pPr>
            <w:ins w:id="1327"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1328"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1329" w:author="Warwick Wainwright" w:date="2018-07-24T12:53:00Z"/>
                <w:color w:val="000000"/>
                <w:lang w:eastAsia="en-GB"/>
              </w:rPr>
            </w:pPr>
          </w:p>
        </w:tc>
      </w:tr>
      <w:tr w:rsidR="000F1759" w:rsidRPr="000F1759" w14:paraId="65808F37" w14:textId="77777777" w:rsidTr="002105EF">
        <w:trPr>
          <w:trHeight w:val="435"/>
          <w:jc w:val="center"/>
          <w:ins w:id="1330"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1331" w:author="Warwick Wainwright" w:date="2018-07-24T12:53:00Z"/>
                <w:color w:val="000000"/>
                <w:lang w:eastAsia="en-GB"/>
              </w:rPr>
            </w:pPr>
            <w:ins w:id="1332"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1333"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1334" w:author="Warwick Wainwright" w:date="2018-07-24T12:53:00Z"/>
                <w:color w:val="000000"/>
                <w:lang w:eastAsia="en-GB"/>
              </w:rPr>
            </w:pPr>
          </w:p>
        </w:tc>
      </w:tr>
      <w:tr w:rsidR="000F1759" w:rsidRPr="000F1759" w14:paraId="63FDCAA9" w14:textId="77777777" w:rsidTr="002105EF">
        <w:trPr>
          <w:trHeight w:val="495"/>
          <w:jc w:val="center"/>
          <w:ins w:id="1335"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1336" w:author="Warwick Wainwright" w:date="2018-07-24T12:53:00Z"/>
                <w:color w:val="000000"/>
                <w:lang w:eastAsia="en-GB"/>
              </w:rPr>
            </w:pPr>
            <w:ins w:id="1337" w:author="Warwick Wainwright" w:date="2018-07-24T12:53:00Z">
              <w:r w:rsidRPr="000F1759">
                <w:rPr>
                  <w:color w:val="000000"/>
                  <w:szCs w:val="22"/>
                  <w:lang w:eastAsia="en-GB"/>
                </w:rPr>
                <w:lastRenderedPageBreak/>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1338" w:author="Warwick Wainwright" w:date="2018-07-24T12:53:00Z"/>
                <w:color w:val="000000"/>
                <w:lang w:eastAsia="en-GB"/>
              </w:rPr>
            </w:pPr>
            <w:ins w:id="1339"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1340" w:author="Warwick Wainwright" w:date="2018-07-24T12:53:00Z"/>
                <w:color w:val="000000"/>
                <w:lang w:eastAsia="en-GB"/>
              </w:rPr>
            </w:pPr>
            <w:ins w:id="1341"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1342"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1343" w:author="Warwick Wainwright" w:date="2018-07-24T12:53:00Z"/>
          <w:b/>
        </w:rPr>
      </w:pPr>
      <w:ins w:id="1344"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1345" w:author="Warwick Wainwright" w:date="2018-07-24T12:53:00Z"/>
        </w:rPr>
      </w:pPr>
      <w:ins w:id="1346"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1347" w:author="Warwick Wainwright" w:date="2018-07-24T12:53:00Z"/>
          <w:b/>
        </w:rPr>
      </w:pPr>
      <w:ins w:id="1348"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1349" w:author="Warwick Wainwright" w:date="2018-07-24T12:53:00Z"/>
        </w:rPr>
      </w:pPr>
      <w:ins w:id="135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1351" w:author="Warwick Wainwright" w:date="2018-07-24T12:53:00Z"/>
          <w:b/>
          <w:u w:val="single"/>
        </w:rPr>
      </w:pPr>
      <w:ins w:id="1352"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1353" w:author="Warwick Wainwright" w:date="2018-07-24T12:53:00Z"/>
        </w:rPr>
      </w:pPr>
    </w:p>
    <w:p w14:paraId="51E483DD" w14:textId="77777777" w:rsidR="000F1759" w:rsidRPr="000F1759" w:rsidRDefault="000F1759" w:rsidP="000F1759">
      <w:pPr>
        <w:spacing w:after="120" w:line="240" w:lineRule="auto"/>
        <w:ind w:firstLine="0"/>
        <w:rPr>
          <w:ins w:id="1354" w:author="Warwick Wainwright" w:date="2018-07-24T12:53:00Z"/>
        </w:rPr>
      </w:pPr>
    </w:p>
    <w:p w14:paraId="46A3A3BB" w14:textId="77777777" w:rsidR="000F1759" w:rsidRPr="000F1759" w:rsidRDefault="000F1759" w:rsidP="000F1759">
      <w:pPr>
        <w:spacing w:after="120" w:line="240" w:lineRule="auto"/>
        <w:ind w:left="720" w:firstLine="0"/>
        <w:contextualSpacing/>
        <w:rPr>
          <w:ins w:id="1355"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1356" w:author="Warwick Wainwright" w:date="2018-07-24T12:53:00Z"/>
          <w:b/>
          <w:u w:val="single"/>
        </w:rPr>
      </w:pPr>
      <w:ins w:id="1357"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1358" w:author="Warwick Wainwright" w:date="2018-07-24T12:53:00Z"/>
        </w:rPr>
      </w:pPr>
    </w:p>
    <w:p w14:paraId="018A2EFD" w14:textId="77777777" w:rsidR="000F1759" w:rsidRPr="000F1759" w:rsidRDefault="000F1759" w:rsidP="000F1759">
      <w:pPr>
        <w:spacing w:after="120"/>
        <w:ind w:firstLine="426"/>
        <w:rPr>
          <w:ins w:id="1359" w:author="Warwick Wainwright" w:date="2018-07-24T12:53:00Z"/>
        </w:rPr>
      </w:pPr>
      <w:ins w:id="1360"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1361" w:author="Warwick Wainwright" w:date="2018-07-24T12:53:00Z"/>
        </w:rPr>
      </w:pPr>
      <w:ins w:id="1362"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0D7FB4C7" w14:textId="77777777" w:rsidR="000F1759" w:rsidRPr="000F1759" w:rsidRDefault="000F1759" w:rsidP="000F1759">
      <w:pPr>
        <w:spacing w:after="120"/>
        <w:ind w:firstLine="426"/>
        <w:rPr>
          <w:ins w:id="1363" w:author="Warwick Wainwright" w:date="2018-07-24T12:53:00Z"/>
        </w:rPr>
      </w:pPr>
      <w:ins w:id="1364"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7746E23C" w14:textId="77777777" w:rsidR="000F1759" w:rsidRPr="000F1759" w:rsidRDefault="000F1759" w:rsidP="000F1759">
      <w:pPr>
        <w:spacing w:after="120"/>
        <w:ind w:firstLine="426"/>
        <w:rPr>
          <w:ins w:id="1365" w:author="Warwick Wainwright" w:date="2018-07-24T12:53:00Z"/>
        </w:rPr>
      </w:pPr>
      <w:ins w:id="1366"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1367" w:author="Warwick Wainwright" w:date="2018-07-24T12:53:00Z"/>
          <w:b/>
        </w:rPr>
      </w:pPr>
      <w:ins w:id="1368"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1369" w:author="Warwick Wainwright" w:date="2018-07-24T12:53:00Z"/>
        </w:rPr>
      </w:pPr>
    </w:p>
    <w:p w14:paraId="6F1CA814" w14:textId="77777777" w:rsidR="000F1759" w:rsidRPr="000F1759" w:rsidRDefault="000F1759" w:rsidP="000F1759">
      <w:pPr>
        <w:spacing w:after="120"/>
        <w:ind w:firstLine="426"/>
        <w:rPr>
          <w:ins w:id="1370" w:author="Warwick Wainwright" w:date="2018-07-24T12:53:00Z"/>
        </w:rPr>
      </w:pPr>
      <w:ins w:id="1371"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3968F3C3" w14:textId="77777777" w:rsidR="000F1759" w:rsidRPr="000F1759" w:rsidRDefault="000F1759" w:rsidP="000F1759">
      <w:pPr>
        <w:spacing w:after="120"/>
        <w:ind w:firstLine="426"/>
        <w:rPr>
          <w:ins w:id="1372" w:author="Warwick Wainwright" w:date="2018-07-24T12:53:00Z"/>
        </w:rPr>
      </w:pPr>
      <w:ins w:id="1373"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0A5C5A48" w14:textId="77777777" w:rsidR="000F1759" w:rsidRPr="000F1759" w:rsidRDefault="000F1759" w:rsidP="000F1759">
      <w:pPr>
        <w:spacing w:after="120" w:line="240" w:lineRule="auto"/>
        <w:ind w:firstLine="0"/>
        <w:rPr>
          <w:ins w:id="1374"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1375" w:author="Warwick Wainwright" w:date="2018-07-24T12:53:00Z"/>
          <w:b/>
        </w:rPr>
      </w:pPr>
      <w:ins w:id="1376"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1377" w:author="Warwick Wainwright" w:date="2018-07-24T12:53:00Z"/>
        </w:rPr>
      </w:pPr>
    </w:p>
    <w:p w14:paraId="5CD76D9F" w14:textId="77777777" w:rsidR="000F1759" w:rsidRPr="000F1759" w:rsidRDefault="000F1759" w:rsidP="000F1759">
      <w:pPr>
        <w:spacing w:after="120" w:line="480" w:lineRule="auto"/>
        <w:ind w:firstLine="720"/>
        <w:jc w:val="center"/>
        <w:rPr>
          <w:ins w:id="1378" w:author="Warwick Wainwright" w:date="2018-07-24T12:53:00Z"/>
        </w:rPr>
      </w:pPr>
      <w:ins w:id="137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1380" w:author="Warwick Wainwright" w:date="2018-07-24T12:53:00Z"/>
          <w:b/>
        </w:rPr>
      </w:pPr>
      <w:ins w:id="1381"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382" w:author="Warwick Wainwright" w:date="2018-07-24T12:53:00Z"/>
          <w:b/>
        </w:rPr>
      </w:pPr>
    </w:p>
    <w:p w14:paraId="4FC12B79" w14:textId="77777777" w:rsidR="000F1759" w:rsidRPr="000F1759" w:rsidRDefault="000F1759" w:rsidP="000F1759">
      <w:pPr>
        <w:spacing w:after="120" w:line="480" w:lineRule="auto"/>
        <w:ind w:firstLine="720"/>
        <w:jc w:val="center"/>
        <w:rPr>
          <w:ins w:id="1383" w:author="Warwick Wainwright" w:date="2018-07-24T12:53:00Z"/>
        </w:rPr>
      </w:pPr>
      <w:ins w:id="1384"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385" w:author="Warwick Wainwright" w:date="2018-07-24T12:53:00Z"/>
        </w:rPr>
      </w:pPr>
      <w:ins w:id="1386"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387" w:author="Warwick Wainwright" w:date="2018-07-24T12:53:00Z"/>
          <w:b/>
        </w:rPr>
      </w:pPr>
      <w:ins w:id="1388"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389" w:author="Warwick Wainwright" w:date="2018-07-24T12:53:00Z"/>
        </w:rPr>
      </w:pPr>
    </w:p>
    <w:p w14:paraId="208F0541" w14:textId="77777777" w:rsidR="000F1759" w:rsidRPr="000F1759" w:rsidRDefault="000F1759" w:rsidP="000F1759">
      <w:pPr>
        <w:spacing w:after="120" w:line="240" w:lineRule="auto"/>
        <w:ind w:left="6480" w:firstLine="720"/>
        <w:contextualSpacing/>
        <w:rPr>
          <w:ins w:id="1390" w:author="Warwick Wainwright" w:date="2018-07-24T12:53:00Z"/>
          <w:i/>
        </w:rPr>
      </w:pPr>
      <w:ins w:id="1391"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392" w:author="Warwick Wainwright" w:date="2018-07-24T12:53:00Z"/>
        </w:rPr>
      </w:pPr>
      <w:ins w:id="1393"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394" w:author="Warwick Wainwright" w:date="2018-07-24T12:53:00Z"/>
        </w:rPr>
      </w:pPr>
      <w:ins w:id="1395"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396" w:author="Warwick Wainwright" w:date="2018-07-24T12:53:00Z"/>
        </w:rPr>
      </w:pPr>
      <w:ins w:id="1397"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398" w:author="Warwick Wainwright" w:date="2018-07-24T12:53:00Z"/>
        </w:rPr>
      </w:pPr>
      <w:ins w:id="1399"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400" w:author="Warwick Wainwright" w:date="2018-07-24T12:53:00Z"/>
        </w:rPr>
      </w:pPr>
      <w:ins w:id="1401"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402" w:author="Warwick Wainwright" w:date="2018-07-24T12:53:00Z"/>
        </w:rPr>
      </w:pPr>
      <w:ins w:id="1403"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404" w:author="Warwick Wainwright" w:date="2018-07-24T12:53:00Z"/>
        </w:rPr>
      </w:pPr>
      <w:ins w:id="1405"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406" w:author="Warwick Wainwright" w:date="2018-07-24T12:53:00Z"/>
        </w:rPr>
      </w:pPr>
      <w:ins w:id="1407"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408"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409" w:author="Warwick Wainwright" w:date="2018-07-24T12:53:00Z"/>
          <w:b/>
        </w:rPr>
      </w:pPr>
      <w:ins w:id="1410"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411" w:author="Warwick Wainwright" w:date="2018-07-24T12:53:00Z"/>
          <w:i/>
        </w:rPr>
      </w:pPr>
      <w:ins w:id="1412"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413" w:author="Warwick Wainwright" w:date="2018-07-24T12:53:00Z"/>
        </w:rPr>
      </w:pPr>
      <w:ins w:id="1414"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415" w:author="Warwick Wainwright" w:date="2018-07-24T12:53:00Z"/>
        </w:rPr>
      </w:pPr>
      <w:ins w:id="1416"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417" w:author="Warwick Wainwright" w:date="2018-07-24T12:53:00Z"/>
        </w:rPr>
      </w:pPr>
      <w:ins w:id="1418"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419" w:author="Warwick Wainwright" w:date="2018-07-24T12:53:00Z"/>
        </w:rPr>
      </w:pPr>
      <w:ins w:id="1420"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421" w:author="Warwick Wainwright" w:date="2018-07-24T12:53:00Z"/>
        </w:rPr>
      </w:pPr>
      <w:ins w:id="1422"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423" w:author="Warwick Wainwright" w:date="2018-07-24T12:53:00Z"/>
        </w:rPr>
      </w:pPr>
      <w:ins w:id="1424"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425" w:author="Warwick Wainwright" w:date="2018-07-24T12:55:00Z"/>
          <w:rFonts w:eastAsiaTheme="majorEastAsia"/>
        </w:rPr>
        <w:pPrChange w:id="1426"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427" w:author="Warwick Wainwright" w:date="2018-07-24T12:53:00Z"/>
          <w:rFonts w:eastAsiaTheme="majorEastAsia"/>
          <w:b/>
          <w:sz w:val="26"/>
          <w:szCs w:val="26"/>
          <w:rPrChange w:id="1428" w:author="Warwick Wainwright" w:date="2018-07-24T12:55:00Z">
            <w:rPr>
              <w:ins w:id="1429" w:author="Warwick Wainwright" w:date="2018-07-24T12:53:00Z"/>
              <w:rFonts w:eastAsiaTheme="majorEastAsia"/>
            </w:rPr>
          </w:rPrChange>
        </w:rPr>
        <w:pPrChange w:id="1430" w:author="Warwick Wainwright" w:date="2018-07-24T12:55:00Z">
          <w:pPr>
            <w:keepNext/>
            <w:keepLines/>
            <w:numPr>
              <w:numId w:val="2"/>
            </w:numPr>
            <w:tabs>
              <w:tab w:val="num" w:pos="360"/>
            </w:tabs>
            <w:spacing w:before="200" w:after="120" w:line="240" w:lineRule="auto"/>
            <w:ind w:firstLine="0"/>
            <w:jc w:val="center"/>
            <w:outlineLvl w:val="1"/>
          </w:pPr>
        </w:pPrChange>
      </w:pPr>
      <w:ins w:id="1431" w:author="Warwick Wainwright" w:date="2018-07-24T12:53:00Z">
        <w:r w:rsidRPr="000F1759">
          <w:rPr>
            <w:rFonts w:eastAsiaTheme="majorEastAsia"/>
            <w:b/>
            <w:sz w:val="26"/>
            <w:szCs w:val="26"/>
            <w:rPrChange w:id="1432"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433"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434" w:author="Warwick Wainwright" w:date="2018-07-24T12:53:00Z"/>
          <w:b/>
        </w:rPr>
      </w:pPr>
      <w:ins w:id="1435"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436"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437" w:author="Warwick Wainwright" w:date="2018-07-24T12:53:00Z"/>
        </w:rPr>
      </w:pPr>
      <w:ins w:id="143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439" w:author="Warwick Wainwright" w:date="2018-07-24T12:53:00Z"/>
          <w:b/>
        </w:rPr>
      </w:pPr>
      <w:ins w:id="1440"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441" w:author="Warwick Wainwright" w:date="2018-07-24T12:53:00Z"/>
        </w:rPr>
      </w:pPr>
      <w:ins w:id="1442" w:author="Warwick Wainwright" w:date="2018-07-24T12:53:00Z">
        <w:r w:rsidRPr="000F1759">
          <w:t>(e.g.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443"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444" w:author="Warwick Wainwright" w:date="2018-07-24T12:53:00Z"/>
          <w:b/>
        </w:rPr>
      </w:pPr>
      <w:ins w:id="1445" w:author="Warwick Wainwright" w:date="2018-07-24T12:53:00Z">
        <w:r w:rsidRPr="000F1759">
          <w:rPr>
            <w:b/>
          </w:rPr>
          <w:lastRenderedPageBreak/>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446"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447" w:author="Warwick Wainwright" w:date="2018-07-24T12:53:00Z"/>
        </w:rPr>
      </w:pPr>
      <w:ins w:id="144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449" w:author="Warwick Wainwright" w:date="2018-07-24T12:53:00Z"/>
          <w:b/>
        </w:rPr>
      </w:pPr>
      <w:ins w:id="1450"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451" w:author="Warwick Wainwright" w:date="2018-07-24T12:53:00Z"/>
        </w:rPr>
      </w:pPr>
      <w:ins w:id="1452"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453" w:author="Warwick Wainwright" w:date="2018-07-24T12:53:00Z"/>
        </w:rPr>
      </w:pPr>
      <w:ins w:id="1454" w:author="Warwick Wainwright" w:date="2018-07-24T12:53:00Z">
        <w:r w:rsidRPr="000F1759">
          <w:t xml:space="preserve">If no, why not?  </w:t>
        </w:r>
      </w:ins>
    </w:p>
    <w:p w14:paraId="4802D113" w14:textId="534394D0" w:rsidR="000F1759" w:rsidRPr="000F1759" w:rsidRDefault="000F1759">
      <w:pPr>
        <w:spacing w:after="120" w:line="240" w:lineRule="auto"/>
        <w:ind w:firstLine="0"/>
        <w:jc w:val="left"/>
        <w:rPr>
          <w:ins w:id="1455" w:author="Warwick Wainwright" w:date="2018-07-24T12:53:00Z"/>
        </w:rPr>
        <w:pPrChange w:id="1456" w:author="Warwick Wainwright" w:date="2018-07-24T12:54:00Z">
          <w:pPr>
            <w:keepNext/>
            <w:keepLines/>
            <w:numPr>
              <w:numId w:val="2"/>
            </w:numPr>
            <w:tabs>
              <w:tab w:val="num" w:pos="360"/>
            </w:tabs>
            <w:spacing w:before="200" w:after="120" w:line="240" w:lineRule="auto"/>
            <w:ind w:firstLine="0"/>
            <w:jc w:val="center"/>
            <w:outlineLvl w:val="1"/>
          </w:pPr>
        </w:pPrChange>
      </w:pPr>
      <w:ins w:id="1457" w:author="Warwick Wainwright" w:date="2018-07-24T12:53:00Z">
        <w:r w:rsidRPr="000F1759">
          <w:t>1)_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458" w:author="Warwick Wainwright" w:date="2018-07-24T12:53:00Z"/>
        </w:rPr>
      </w:pPr>
    </w:p>
    <w:p w14:paraId="51C64DF4" w14:textId="77777777" w:rsidR="000F1759" w:rsidRPr="000F1759" w:rsidRDefault="000F1759">
      <w:pPr>
        <w:jc w:val="center"/>
        <w:rPr>
          <w:ins w:id="1459" w:author="Warwick Wainwright" w:date="2018-07-24T12:53:00Z"/>
          <w:rFonts w:eastAsiaTheme="majorEastAsia"/>
          <w:b/>
          <w:sz w:val="26"/>
          <w:szCs w:val="26"/>
          <w:rPrChange w:id="1460" w:author="Warwick Wainwright" w:date="2018-07-24T12:56:00Z">
            <w:rPr>
              <w:ins w:id="1461" w:author="Warwick Wainwright" w:date="2018-07-24T12:53:00Z"/>
              <w:rFonts w:eastAsiaTheme="majorEastAsia"/>
            </w:rPr>
          </w:rPrChange>
        </w:rPr>
        <w:pPrChange w:id="1462" w:author="Warwick Wainwright" w:date="2018-07-24T12:56:00Z">
          <w:pPr>
            <w:keepNext/>
            <w:keepLines/>
            <w:numPr>
              <w:numId w:val="2"/>
            </w:numPr>
            <w:tabs>
              <w:tab w:val="num" w:pos="360"/>
            </w:tabs>
            <w:spacing w:before="200" w:after="120" w:line="240" w:lineRule="auto"/>
            <w:ind w:firstLine="0"/>
            <w:jc w:val="center"/>
            <w:outlineLvl w:val="1"/>
          </w:pPr>
        </w:pPrChange>
      </w:pPr>
      <w:ins w:id="1463" w:author="Warwick Wainwright" w:date="2018-07-24T12:53:00Z">
        <w:r w:rsidRPr="000F1759">
          <w:rPr>
            <w:rFonts w:eastAsiaTheme="majorEastAsia"/>
            <w:b/>
            <w:sz w:val="26"/>
            <w:szCs w:val="26"/>
            <w:rPrChange w:id="1464"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465" w:author="Warwick Wainwright" w:date="2018-07-24T12:53:00Z"/>
        </w:rPr>
      </w:pPr>
    </w:p>
    <w:p w14:paraId="618529E7" w14:textId="77777777" w:rsidR="000F1759" w:rsidRPr="000F1759" w:rsidRDefault="000F1759" w:rsidP="000F1759">
      <w:pPr>
        <w:spacing w:after="120" w:line="240" w:lineRule="auto"/>
        <w:ind w:firstLine="0"/>
        <w:jc w:val="center"/>
        <w:rPr>
          <w:ins w:id="1466" w:author="Warwick Wainwright" w:date="2018-07-24T12:53:00Z"/>
          <w:b/>
        </w:rPr>
      </w:pPr>
      <w:ins w:id="1467"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468" w:author="Warwick Wainwright" w:date="2018-07-24T12:53:00Z"/>
          <w:b/>
          <w:i/>
        </w:rPr>
      </w:pPr>
      <w:ins w:id="1469"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470" w:author="Warwick Wainwright" w:date="2018-07-24T12:53:00Z"/>
        </w:rPr>
      </w:pPr>
      <w:ins w:id="1471" w:author="Warwick Wainwright" w:date="2018-07-24T12:53:00Z">
        <w:r w:rsidRPr="000F1759">
          <w:tab/>
          <w:t>I prefer:</w:t>
        </w:r>
        <w:r w:rsidRPr="000F1759">
          <w:tab/>
          <w:t>Option A</w:t>
        </w:r>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472" w:author="Warwick Wainwright" w:date="2018-07-24T12:53:00Z"/>
        </w:rPr>
      </w:pPr>
      <w:ins w:id="147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474" w:author="Warwick Wainwright" w:date="2018-07-24T12:53:00Z"/>
          <w:sz w:val="20"/>
        </w:rPr>
      </w:pPr>
      <w:ins w:id="1475"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476"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477" w:author="Warwick Wainwright" w:date="2018-07-24T12:53:00Z"/>
          <w:b/>
          <w:i/>
        </w:rPr>
      </w:pPr>
      <w:ins w:id="1478"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479" w:author="Warwick Wainwright" w:date="2018-07-24T12:53:00Z"/>
        </w:rPr>
      </w:pPr>
      <w:ins w:id="1480" w:author="Warwick Wainwright" w:date="2018-07-24T12:53:00Z">
        <w:r w:rsidRPr="000F1759">
          <w:tab/>
          <w:t>I prefer:</w:t>
        </w:r>
        <w:r w:rsidRPr="000F1759">
          <w:tab/>
          <w:t>Option A</w:t>
        </w:r>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481" w:author="Warwick Wainwright" w:date="2018-07-24T12:53:00Z"/>
        </w:rPr>
      </w:pPr>
      <w:ins w:id="148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483" w:author="Warwick Wainwright" w:date="2018-07-24T12:53:00Z"/>
          <w:sz w:val="20"/>
        </w:rPr>
      </w:pPr>
      <w:ins w:id="1484"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485"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486" w:author="Warwick Wainwright" w:date="2018-07-24T12:53:00Z"/>
          <w:b/>
          <w:i/>
        </w:rPr>
      </w:pPr>
      <w:ins w:id="1487"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488" w:author="Warwick Wainwright" w:date="2018-07-24T12:53:00Z"/>
        </w:rPr>
      </w:pPr>
      <w:ins w:id="1489" w:author="Warwick Wainwright" w:date="2018-07-24T12:53:00Z">
        <w:r w:rsidRPr="000F1759">
          <w:tab/>
          <w:t>I prefer:</w:t>
        </w:r>
        <w:r w:rsidRPr="000F1759">
          <w:tab/>
          <w:t>Option A</w:t>
        </w:r>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490" w:author="Warwick Wainwright" w:date="2018-07-24T12:53:00Z"/>
        </w:rPr>
      </w:pPr>
      <w:ins w:id="149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492" w:author="Warwick Wainwright" w:date="2018-07-24T12:53:00Z"/>
          <w:sz w:val="16"/>
        </w:rPr>
      </w:pPr>
      <w:ins w:id="1493"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494"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495" w:author="Warwick Wainwright" w:date="2018-07-24T12:53:00Z"/>
          <w:b/>
          <w:i/>
        </w:rPr>
      </w:pPr>
      <w:ins w:id="1496"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497" w:author="Warwick Wainwright" w:date="2018-07-24T12:53:00Z"/>
        </w:rPr>
      </w:pPr>
      <w:ins w:id="1498" w:author="Warwick Wainwright" w:date="2018-07-24T12:53:00Z">
        <w:r w:rsidRPr="000F1759">
          <w:tab/>
          <w:t>I prefer:</w:t>
        </w:r>
        <w:r w:rsidRPr="000F1759">
          <w:tab/>
          <w:t>Option A</w:t>
        </w:r>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499" w:author="Warwick Wainwright" w:date="2018-07-24T12:53:00Z"/>
        </w:rPr>
      </w:pPr>
      <w:ins w:id="1500"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C85FE6">
          <w:fldChar w:fldCharType="separate"/>
        </w:r>
        <w:r w:rsidRPr="000F1759">
          <w:fldChar w:fldCharType="end"/>
        </w:r>
      </w:ins>
    </w:p>
    <w:p w14:paraId="3E6F3D8D" w14:textId="77777777" w:rsidR="000F1759" w:rsidRPr="000F1759" w:rsidRDefault="000F1759" w:rsidP="000F1759">
      <w:pPr>
        <w:spacing w:after="120" w:line="240" w:lineRule="auto"/>
        <w:ind w:firstLine="0"/>
        <w:rPr>
          <w:ins w:id="1501"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502" w:author="Warwick Wainwright" w:date="2018-07-24T12:53:00Z"/>
          <w:b/>
        </w:rPr>
      </w:pPr>
      <w:ins w:id="1503"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504" w:author="Warwick Wainwright" w:date="2018-07-24T12:53:00Z"/>
          <w:sz w:val="20"/>
          <w:szCs w:val="20"/>
        </w:rPr>
      </w:pPr>
      <w:ins w:id="1505"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506" w:author="Warwick Wainwright" w:date="2018-07-24T12:53:00Z"/>
          <w:sz w:val="20"/>
          <w:szCs w:val="20"/>
        </w:rPr>
      </w:pPr>
      <w:ins w:id="1507"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508" w:author="Warwick Wainwright" w:date="2018-07-24T12:53:00Z"/>
          <w:sz w:val="20"/>
          <w:szCs w:val="20"/>
        </w:rPr>
      </w:pPr>
      <w:ins w:id="1509"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510" w:author="Warwick Wainwright" w:date="2018-07-24T12:53:00Z"/>
          <w:sz w:val="20"/>
          <w:szCs w:val="20"/>
        </w:rPr>
      </w:pPr>
      <w:ins w:id="1511"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512" w:author="Warwick Wainwright" w:date="2018-07-24T12:53:00Z"/>
          <w:sz w:val="20"/>
          <w:szCs w:val="20"/>
        </w:rPr>
      </w:pPr>
      <w:ins w:id="1513"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514" w:author="Warwick Wainwright" w:date="2018-07-24T12:53:00Z"/>
          <w:sz w:val="20"/>
          <w:szCs w:val="20"/>
        </w:rPr>
      </w:pPr>
      <w:ins w:id="1515"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516" w:author="Warwick Wainwright" w:date="2018-07-24T12:53:00Z"/>
          <w:sz w:val="20"/>
          <w:szCs w:val="20"/>
        </w:rPr>
      </w:pPr>
      <w:ins w:id="1517"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C85FE6">
          <w:rPr>
            <w:sz w:val="20"/>
            <w:szCs w:val="20"/>
          </w:rPr>
        </w:r>
        <w:r w:rsidR="00C85FE6">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518" w:author="Warwick Wainwright" w:date="2018-07-24T12:53:00Z"/>
          <w:sz w:val="20"/>
        </w:rPr>
      </w:pPr>
    </w:p>
    <w:p w14:paraId="757FD8BF" w14:textId="77777777" w:rsidR="000F1759" w:rsidRPr="000F1759" w:rsidRDefault="000F1759">
      <w:pPr>
        <w:jc w:val="center"/>
        <w:rPr>
          <w:ins w:id="1519" w:author="Warwick Wainwright" w:date="2018-07-24T12:53:00Z"/>
          <w:rFonts w:eastAsiaTheme="majorEastAsia"/>
          <w:b/>
          <w:sz w:val="26"/>
          <w:szCs w:val="26"/>
          <w:rPrChange w:id="1520" w:author="Warwick Wainwright" w:date="2018-07-24T12:56:00Z">
            <w:rPr>
              <w:ins w:id="1521" w:author="Warwick Wainwright" w:date="2018-07-24T12:53:00Z"/>
              <w:rFonts w:eastAsiaTheme="majorEastAsia"/>
            </w:rPr>
          </w:rPrChange>
        </w:rPr>
        <w:pPrChange w:id="1522" w:author="Warwick Wainwright" w:date="2018-07-24T12:56:00Z">
          <w:pPr>
            <w:keepNext/>
            <w:keepLines/>
            <w:numPr>
              <w:numId w:val="2"/>
            </w:numPr>
            <w:tabs>
              <w:tab w:val="num" w:pos="360"/>
            </w:tabs>
            <w:spacing w:before="200" w:after="120" w:line="240" w:lineRule="auto"/>
            <w:ind w:firstLine="0"/>
            <w:jc w:val="center"/>
            <w:outlineLvl w:val="1"/>
          </w:pPr>
        </w:pPrChange>
      </w:pPr>
      <w:ins w:id="1523" w:author="Warwick Wainwright" w:date="2018-07-24T12:53:00Z">
        <w:r w:rsidRPr="000F1759">
          <w:rPr>
            <w:rFonts w:eastAsiaTheme="majorEastAsia"/>
            <w:b/>
            <w:sz w:val="26"/>
            <w:szCs w:val="26"/>
            <w:rPrChange w:id="1524" w:author="Warwick Wainwright" w:date="2018-07-24T12:56:00Z">
              <w:rPr>
                <w:rFonts w:eastAsiaTheme="majorEastAsia"/>
              </w:rPr>
            </w:rPrChange>
          </w:rPr>
          <w:lastRenderedPageBreak/>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525" w:author="Warwick Wainwright" w:date="2018-07-24T12:53:00Z"/>
          <w:sz w:val="28"/>
          <w:szCs w:val="28"/>
        </w:rPr>
      </w:pPr>
      <w:ins w:id="1526"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527"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528" w:author="Warwick Wainwright" w:date="2018-07-24T12:53:00Z"/>
              </w:rPr>
            </w:pPr>
            <w:ins w:id="1529"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530" w:author="Warwick Wainwright" w:date="2018-07-24T12:53:00Z"/>
              </w:rPr>
            </w:pPr>
            <w:ins w:id="153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532" w:author="Warwick Wainwright" w:date="2018-07-24T12:53:00Z"/>
              </w:rPr>
            </w:pPr>
            <w:ins w:id="1533"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534" w:author="Warwick Wainwright" w:date="2018-07-24T12:53:00Z"/>
              </w:rPr>
            </w:pPr>
            <w:ins w:id="153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536" w:author="Warwick Wainwright" w:date="2018-07-24T12:53:00Z"/>
          <w:b/>
        </w:rPr>
      </w:pPr>
      <w:ins w:id="1537"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538" w:author="Warwick Wainwright" w:date="2018-07-24T12:53:00Z"/>
        </w:trPr>
        <w:tc>
          <w:tcPr>
            <w:tcW w:w="2552" w:type="dxa"/>
          </w:tcPr>
          <w:p w14:paraId="21584107" w14:textId="77777777" w:rsidR="000F1759" w:rsidRPr="000F1759" w:rsidRDefault="000F1759" w:rsidP="000F1759">
            <w:pPr>
              <w:ind w:firstLine="0"/>
              <w:jc w:val="right"/>
              <w:rPr>
                <w:ins w:id="1539" w:author="Warwick Wainwright" w:date="2018-07-24T12:53:00Z"/>
              </w:rPr>
            </w:pPr>
            <w:ins w:id="1540" w:author="Warwick Wainwright" w:date="2018-07-24T12:53:00Z">
              <w:r w:rsidRPr="000F1759">
                <w:t>Under 20</w:t>
              </w:r>
            </w:ins>
          </w:p>
        </w:tc>
        <w:tc>
          <w:tcPr>
            <w:tcW w:w="567" w:type="dxa"/>
          </w:tcPr>
          <w:p w14:paraId="51C3791E" w14:textId="77777777" w:rsidR="000F1759" w:rsidRPr="000F1759" w:rsidRDefault="000F1759" w:rsidP="000F1759">
            <w:pPr>
              <w:ind w:firstLine="0"/>
              <w:rPr>
                <w:ins w:id="1541" w:author="Warwick Wainwright" w:date="2018-07-24T12:53:00Z"/>
              </w:rPr>
            </w:pPr>
            <w:ins w:id="154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543" w:author="Warwick Wainwright" w:date="2018-07-24T12:53:00Z"/>
              </w:rPr>
            </w:pPr>
            <w:ins w:id="1544" w:author="Warwick Wainwright" w:date="2018-07-24T12:53:00Z">
              <w:r w:rsidRPr="000F1759">
                <w:t>50 - 59</w:t>
              </w:r>
            </w:ins>
          </w:p>
        </w:tc>
        <w:tc>
          <w:tcPr>
            <w:tcW w:w="469" w:type="dxa"/>
          </w:tcPr>
          <w:p w14:paraId="4CC563CC" w14:textId="77777777" w:rsidR="000F1759" w:rsidRPr="000F1759" w:rsidRDefault="000F1759" w:rsidP="000F1759">
            <w:pPr>
              <w:ind w:firstLine="0"/>
              <w:rPr>
                <w:ins w:id="1545" w:author="Warwick Wainwright" w:date="2018-07-24T12:53:00Z"/>
              </w:rPr>
            </w:pPr>
            <w:ins w:id="154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52361AD4" w14:textId="77777777" w:rsidTr="002105EF">
        <w:trPr>
          <w:ins w:id="1547" w:author="Warwick Wainwright" w:date="2018-07-24T12:53:00Z"/>
        </w:trPr>
        <w:tc>
          <w:tcPr>
            <w:tcW w:w="2552" w:type="dxa"/>
          </w:tcPr>
          <w:p w14:paraId="4BFBBE27" w14:textId="77777777" w:rsidR="000F1759" w:rsidRPr="000F1759" w:rsidRDefault="000F1759" w:rsidP="000F1759">
            <w:pPr>
              <w:ind w:firstLine="0"/>
              <w:jc w:val="right"/>
              <w:rPr>
                <w:ins w:id="1548" w:author="Warwick Wainwright" w:date="2018-07-24T12:53:00Z"/>
              </w:rPr>
            </w:pPr>
            <w:ins w:id="1549" w:author="Warwick Wainwright" w:date="2018-07-24T12:53:00Z">
              <w:r w:rsidRPr="000F1759">
                <w:t>20 - 29</w:t>
              </w:r>
            </w:ins>
          </w:p>
        </w:tc>
        <w:tc>
          <w:tcPr>
            <w:tcW w:w="567" w:type="dxa"/>
          </w:tcPr>
          <w:p w14:paraId="13BAC08D" w14:textId="77777777" w:rsidR="000F1759" w:rsidRPr="000F1759" w:rsidRDefault="000F1759" w:rsidP="000F1759">
            <w:pPr>
              <w:ind w:firstLine="0"/>
              <w:rPr>
                <w:ins w:id="1550" w:author="Warwick Wainwright" w:date="2018-07-24T12:53:00Z"/>
              </w:rPr>
            </w:pPr>
            <w:ins w:id="155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552" w:author="Warwick Wainwright" w:date="2018-07-24T12:53:00Z"/>
              </w:rPr>
            </w:pPr>
            <w:ins w:id="1553" w:author="Warwick Wainwright" w:date="2018-07-24T12:53:00Z">
              <w:r w:rsidRPr="000F1759">
                <w:t>60 - 69</w:t>
              </w:r>
            </w:ins>
          </w:p>
        </w:tc>
        <w:tc>
          <w:tcPr>
            <w:tcW w:w="469" w:type="dxa"/>
          </w:tcPr>
          <w:p w14:paraId="1C21A7FB" w14:textId="77777777" w:rsidR="000F1759" w:rsidRPr="000F1759" w:rsidRDefault="000F1759" w:rsidP="000F1759">
            <w:pPr>
              <w:ind w:firstLine="0"/>
              <w:rPr>
                <w:ins w:id="1554" w:author="Warwick Wainwright" w:date="2018-07-24T12:53:00Z"/>
              </w:rPr>
            </w:pPr>
            <w:ins w:id="155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3BEB71A0" w14:textId="77777777" w:rsidTr="002105EF">
        <w:trPr>
          <w:ins w:id="1556" w:author="Warwick Wainwright" w:date="2018-07-24T12:53:00Z"/>
        </w:trPr>
        <w:tc>
          <w:tcPr>
            <w:tcW w:w="2552" w:type="dxa"/>
          </w:tcPr>
          <w:p w14:paraId="00B01E45" w14:textId="77777777" w:rsidR="000F1759" w:rsidRPr="000F1759" w:rsidRDefault="000F1759" w:rsidP="000F1759">
            <w:pPr>
              <w:ind w:firstLine="0"/>
              <w:jc w:val="right"/>
              <w:rPr>
                <w:ins w:id="1557" w:author="Warwick Wainwright" w:date="2018-07-24T12:53:00Z"/>
              </w:rPr>
            </w:pPr>
            <w:ins w:id="1558" w:author="Warwick Wainwright" w:date="2018-07-24T12:53:00Z">
              <w:r w:rsidRPr="000F1759">
                <w:t>30 - 39</w:t>
              </w:r>
            </w:ins>
          </w:p>
        </w:tc>
        <w:tc>
          <w:tcPr>
            <w:tcW w:w="567" w:type="dxa"/>
          </w:tcPr>
          <w:p w14:paraId="7F85FC14" w14:textId="77777777" w:rsidR="000F1759" w:rsidRPr="000F1759" w:rsidRDefault="000F1759" w:rsidP="000F1759">
            <w:pPr>
              <w:ind w:firstLine="0"/>
              <w:rPr>
                <w:ins w:id="1559" w:author="Warwick Wainwright" w:date="2018-07-24T12:53:00Z"/>
              </w:rPr>
            </w:pPr>
            <w:ins w:id="156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561" w:author="Warwick Wainwright" w:date="2018-07-24T12:53:00Z"/>
              </w:rPr>
            </w:pPr>
            <w:ins w:id="1562" w:author="Warwick Wainwright" w:date="2018-07-24T12:53:00Z">
              <w:r w:rsidRPr="000F1759">
                <w:t>Over 70</w:t>
              </w:r>
            </w:ins>
          </w:p>
        </w:tc>
        <w:tc>
          <w:tcPr>
            <w:tcW w:w="469" w:type="dxa"/>
          </w:tcPr>
          <w:p w14:paraId="5DA5C7B6" w14:textId="77777777" w:rsidR="000F1759" w:rsidRPr="000F1759" w:rsidRDefault="000F1759" w:rsidP="000F1759">
            <w:pPr>
              <w:ind w:firstLine="0"/>
              <w:rPr>
                <w:ins w:id="1563" w:author="Warwick Wainwright" w:date="2018-07-24T12:53:00Z"/>
              </w:rPr>
            </w:pPr>
            <w:ins w:id="156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4BED287E" w14:textId="77777777" w:rsidTr="002105EF">
        <w:trPr>
          <w:ins w:id="1565" w:author="Warwick Wainwright" w:date="2018-07-24T12:53:00Z"/>
        </w:trPr>
        <w:tc>
          <w:tcPr>
            <w:tcW w:w="2552" w:type="dxa"/>
          </w:tcPr>
          <w:p w14:paraId="5272DF2A" w14:textId="77777777" w:rsidR="000F1759" w:rsidRPr="000F1759" w:rsidRDefault="000F1759" w:rsidP="000F1759">
            <w:pPr>
              <w:ind w:firstLine="0"/>
              <w:jc w:val="right"/>
              <w:rPr>
                <w:ins w:id="1566" w:author="Warwick Wainwright" w:date="2018-07-24T12:53:00Z"/>
              </w:rPr>
            </w:pPr>
            <w:ins w:id="1567" w:author="Warwick Wainwright" w:date="2018-07-24T12:53:00Z">
              <w:r w:rsidRPr="000F1759">
                <w:t>40 - 49</w:t>
              </w:r>
            </w:ins>
          </w:p>
        </w:tc>
        <w:tc>
          <w:tcPr>
            <w:tcW w:w="567" w:type="dxa"/>
          </w:tcPr>
          <w:p w14:paraId="1BE83882" w14:textId="77777777" w:rsidR="000F1759" w:rsidRPr="000F1759" w:rsidRDefault="000F1759" w:rsidP="000F1759">
            <w:pPr>
              <w:ind w:firstLine="0"/>
              <w:rPr>
                <w:ins w:id="1568" w:author="Warwick Wainwright" w:date="2018-07-24T12:53:00Z"/>
              </w:rPr>
            </w:pPr>
            <w:ins w:id="156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70" w:author="Warwick Wainwright" w:date="2018-07-24T12:53:00Z"/>
                <w:sz w:val="20"/>
              </w:rPr>
            </w:pPr>
          </w:p>
        </w:tc>
        <w:tc>
          <w:tcPr>
            <w:tcW w:w="469" w:type="dxa"/>
          </w:tcPr>
          <w:p w14:paraId="629A138E" w14:textId="77777777" w:rsidR="000F1759" w:rsidRPr="000F1759" w:rsidRDefault="000F1759" w:rsidP="000F1759">
            <w:pPr>
              <w:ind w:firstLine="0"/>
              <w:rPr>
                <w:ins w:id="1571" w:author="Warwick Wainwright" w:date="2018-07-24T12:53:00Z"/>
              </w:rPr>
            </w:pPr>
          </w:p>
        </w:tc>
      </w:tr>
      <w:tr w:rsidR="000F1759" w:rsidRPr="000F1759" w14:paraId="2C0AA9DF" w14:textId="77777777" w:rsidTr="002105EF">
        <w:trPr>
          <w:ins w:id="1572" w:author="Warwick Wainwright" w:date="2018-07-24T12:53:00Z"/>
        </w:trPr>
        <w:tc>
          <w:tcPr>
            <w:tcW w:w="2552" w:type="dxa"/>
          </w:tcPr>
          <w:p w14:paraId="643757EB" w14:textId="77777777" w:rsidR="000F1759" w:rsidRPr="000F1759" w:rsidRDefault="000F1759" w:rsidP="000F1759">
            <w:pPr>
              <w:ind w:firstLine="0"/>
              <w:jc w:val="right"/>
              <w:rPr>
                <w:ins w:id="1573" w:author="Warwick Wainwright" w:date="2018-07-24T12:53:00Z"/>
              </w:rPr>
            </w:pPr>
          </w:p>
        </w:tc>
        <w:tc>
          <w:tcPr>
            <w:tcW w:w="567" w:type="dxa"/>
          </w:tcPr>
          <w:p w14:paraId="3A34ACA9" w14:textId="77777777" w:rsidR="000F1759" w:rsidRPr="000F1759" w:rsidRDefault="000F1759" w:rsidP="000F1759">
            <w:pPr>
              <w:ind w:firstLine="0"/>
              <w:rPr>
                <w:ins w:id="1574"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575" w:author="Warwick Wainwright" w:date="2018-07-24T12:53:00Z"/>
                <w:sz w:val="20"/>
              </w:rPr>
            </w:pPr>
          </w:p>
        </w:tc>
        <w:tc>
          <w:tcPr>
            <w:tcW w:w="469" w:type="dxa"/>
          </w:tcPr>
          <w:p w14:paraId="0C441C9F" w14:textId="77777777" w:rsidR="000F1759" w:rsidRPr="000F1759" w:rsidRDefault="000F1759" w:rsidP="000F1759">
            <w:pPr>
              <w:ind w:firstLine="0"/>
              <w:rPr>
                <w:ins w:id="1576"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577" w:author="Warwick Wainwright" w:date="2018-07-24T12:53:00Z"/>
          <w:b/>
        </w:rPr>
      </w:pPr>
      <w:ins w:id="1578"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579" w:author="Warwick Wainwright" w:date="2018-07-24T12:53:00Z"/>
        </w:trPr>
        <w:tc>
          <w:tcPr>
            <w:tcW w:w="2552" w:type="dxa"/>
          </w:tcPr>
          <w:p w14:paraId="63B09C6F" w14:textId="77777777" w:rsidR="000F1759" w:rsidRPr="000F1759" w:rsidRDefault="000F1759" w:rsidP="000F1759">
            <w:pPr>
              <w:ind w:firstLine="0"/>
              <w:jc w:val="right"/>
              <w:rPr>
                <w:ins w:id="1580" w:author="Warwick Wainwright" w:date="2018-07-24T12:53:00Z"/>
              </w:rPr>
            </w:pPr>
            <w:ins w:id="1581"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582" w:author="Warwick Wainwright" w:date="2018-07-24T12:53:00Z"/>
              </w:rPr>
            </w:pPr>
            <w:ins w:id="158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584" w:author="Warwick Wainwright" w:date="2018-07-24T12:53:00Z"/>
              </w:rPr>
            </w:pPr>
            <w:ins w:id="1585"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586" w:author="Warwick Wainwright" w:date="2018-07-24T12:53:00Z"/>
              </w:rPr>
            </w:pPr>
            <w:ins w:id="158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151249BA" w14:textId="77777777" w:rsidTr="002105EF">
        <w:trPr>
          <w:jc w:val="center"/>
          <w:ins w:id="1588" w:author="Warwick Wainwright" w:date="2018-07-24T12:53:00Z"/>
        </w:trPr>
        <w:tc>
          <w:tcPr>
            <w:tcW w:w="2552" w:type="dxa"/>
          </w:tcPr>
          <w:p w14:paraId="00F94507" w14:textId="77777777" w:rsidR="000F1759" w:rsidRPr="000F1759" w:rsidRDefault="000F1759" w:rsidP="000F1759">
            <w:pPr>
              <w:ind w:firstLine="0"/>
              <w:jc w:val="right"/>
              <w:rPr>
                <w:ins w:id="1589" w:author="Warwick Wainwright" w:date="2018-07-24T12:53:00Z"/>
              </w:rPr>
            </w:pPr>
            <w:ins w:id="1590"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591" w:author="Warwick Wainwright" w:date="2018-07-24T12:53:00Z"/>
              </w:rPr>
            </w:pPr>
            <w:ins w:id="159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593" w:author="Warwick Wainwright" w:date="2018-07-24T12:53:00Z"/>
              </w:rPr>
            </w:pPr>
            <w:ins w:id="1594"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595" w:author="Warwick Wainwright" w:date="2018-07-24T12:53:00Z"/>
              </w:rPr>
            </w:pPr>
            <w:ins w:id="159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597" w:author="Warwick Wainwright" w:date="2018-07-24T12:53:00Z"/>
          <w:b/>
        </w:rPr>
      </w:pPr>
      <w:ins w:id="1598"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599"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600" w:author="Warwick Wainwright" w:date="2018-07-24T12:53:00Z"/>
              </w:rPr>
            </w:pPr>
            <w:ins w:id="1601"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602" w:author="Warwick Wainwright" w:date="2018-07-24T12:53:00Z"/>
              </w:rPr>
            </w:pPr>
            <w:ins w:id="160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04" w:author="Warwick Wainwright" w:date="2018-07-24T12:53:00Z"/>
              </w:rPr>
            </w:pPr>
            <w:ins w:id="1605"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606" w:author="Warwick Wainwright" w:date="2018-07-24T12:53:00Z"/>
              </w:rPr>
            </w:pPr>
            <w:ins w:id="160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1CDEB7F9" w14:textId="77777777" w:rsidTr="002105EF">
        <w:trPr>
          <w:ins w:id="1608"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09" w:author="Warwick Wainwright" w:date="2018-07-24T12:53:00Z"/>
              </w:rPr>
            </w:pPr>
            <w:ins w:id="1610"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611" w:author="Warwick Wainwright" w:date="2018-07-24T12:53:00Z"/>
              </w:rPr>
            </w:pPr>
            <w:ins w:id="161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13" w:author="Warwick Wainwright" w:date="2018-07-24T12:53:00Z"/>
              </w:rPr>
            </w:pPr>
            <w:ins w:id="1614"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615" w:author="Warwick Wainwright" w:date="2018-07-24T12:53:00Z"/>
              </w:rPr>
            </w:pPr>
            <w:ins w:id="161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3D3CE0BA" w14:textId="77777777" w:rsidTr="002105EF">
        <w:trPr>
          <w:ins w:id="1617"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618" w:author="Warwick Wainwright" w:date="2018-07-24T12:53:00Z"/>
              </w:rPr>
            </w:pPr>
            <w:ins w:id="1619"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620" w:author="Warwick Wainwright" w:date="2018-07-24T12:53:00Z"/>
              </w:rPr>
            </w:pPr>
            <w:ins w:id="162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22" w:author="Warwick Wainwright" w:date="2018-07-24T12:53:00Z"/>
              </w:rPr>
            </w:pPr>
            <w:ins w:id="1623"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624" w:author="Warwick Wainwright" w:date="2018-07-24T12:53:00Z"/>
              </w:rPr>
            </w:pPr>
            <w:ins w:id="162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4EF979B1" w14:textId="77777777" w:rsidTr="002105EF">
        <w:trPr>
          <w:ins w:id="1626"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27"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28" w:author="Warwick Wainwright" w:date="2018-07-24T12:53:00Z"/>
              </w:rPr>
            </w:pPr>
            <w:ins w:id="1629"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630"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631" w:author="Warwick Wainwright" w:date="2018-07-24T12:53:00Z"/>
          <w:b/>
        </w:rPr>
      </w:pPr>
      <w:ins w:id="1632"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633"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634" w:author="Warwick Wainwright" w:date="2018-07-24T12:53:00Z"/>
              </w:rPr>
            </w:pPr>
            <w:ins w:id="1635"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636" w:author="Warwick Wainwright" w:date="2018-07-24T12:53:00Z"/>
              </w:rPr>
            </w:pPr>
            <w:ins w:id="163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38" w:author="Warwick Wainwright" w:date="2018-07-24T12:53:00Z"/>
              </w:rPr>
            </w:pPr>
            <w:ins w:id="1639" w:author="Warwick Wainwright" w:date="2018-07-24T12:53:00Z">
              <w:r w:rsidRPr="000F1759">
                <w:t>201-400</w:t>
              </w:r>
            </w:ins>
          </w:p>
        </w:tc>
        <w:tc>
          <w:tcPr>
            <w:tcW w:w="469" w:type="dxa"/>
          </w:tcPr>
          <w:p w14:paraId="7E05044B" w14:textId="77777777" w:rsidR="000F1759" w:rsidRPr="000F1759" w:rsidRDefault="000F1759" w:rsidP="000F1759">
            <w:pPr>
              <w:ind w:firstLine="0"/>
              <w:rPr>
                <w:ins w:id="1640" w:author="Warwick Wainwright" w:date="2018-07-24T12:53:00Z"/>
              </w:rPr>
            </w:pPr>
            <w:ins w:id="164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71F2AD27" w14:textId="77777777" w:rsidTr="002105EF">
        <w:trPr>
          <w:ins w:id="1642"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43" w:author="Warwick Wainwright" w:date="2018-07-24T12:53:00Z"/>
              </w:rPr>
            </w:pPr>
            <w:ins w:id="1644"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645" w:author="Warwick Wainwright" w:date="2018-07-24T12:53:00Z"/>
              </w:rPr>
            </w:pPr>
            <w:ins w:id="164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47" w:author="Warwick Wainwright" w:date="2018-07-24T12:53:00Z"/>
              </w:rPr>
            </w:pPr>
            <w:ins w:id="1648" w:author="Warwick Wainwright" w:date="2018-07-24T12:53:00Z">
              <w:r w:rsidRPr="000F1759">
                <w:t>801-1,600</w:t>
              </w:r>
            </w:ins>
          </w:p>
        </w:tc>
        <w:tc>
          <w:tcPr>
            <w:tcW w:w="469" w:type="dxa"/>
          </w:tcPr>
          <w:p w14:paraId="376D2A0B" w14:textId="77777777" w:rsidR="000F1759" w:rsidRPr="000F1759" w:rsidRDefault="000F1759" w:rsidP="000F1759">
            <w:pPr>
              <w:ind w:firstLine="0"/>
              <w:rPr>
                <w:ins w:id="1649" w:author="Warwick Wainwright" w:date="2018-07-24T12:53:00Z"/>
              </w:rPr>
            </w:pPr>
            <w:ins w:id="165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r w:rsidR="000F1759" w:rsidRPr="000F1759" w14:paraId="28A66E05" w14:textId="77777777" w:rsidTr="002105EF">
        <w:trPr>
          <w:ins w:id="1651"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52" w:author="Warwick Wainwright" w:date="2018-07-24T12:53:00Z"/>
              </w:rPr>
            </w:pPr>
            <w:ins w:id="1653" w:author="Warwick Wainwright" w:date="2018-07-24T12:53:00Z">
              <w:r w:rsidRPr="000F1759">
                <w:t>1,601-3,000</w:t>
              </w:r>
            </w:ins>
          </w:p>
        </w:tc>
        <w:tc>
          <w:tcPr>
            <w:tcW w:w="567" w:type="dxa"/>
          </w:tcPr>
          <w:p w14:paraId="6F499212" w14:textId="77777777" w:rsidR="000F1759" w:rsidRPr="000F1759" w:rsidRDefault="000F1759" w:rsidP="000F1759">
            <w:pPr>
              <w:ind w:firstLine="0"/>
              <w:rPr>
                <w:ins w:id="1654" w:author="Warwick Wainwright" w:date="2018-07-24T12:53:00Z"/>
              </w:rPr>
            </w:pPr>
            <w:ins w:id="165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656" w:author="Warwick Wainwright" w:date="2018-07-24T12:53:00Z"/>
              </w:rPr>
            </w:pPr>
            <w:ins w:id="1657"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658" w:author="Warwick Wainwright" w:date="2018-07-24T12:53:00Z"/>
              </w:rPr>
            </w:pPr>
            <w:ins w:id="165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C85FE6">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660" w:author="Warwick Wainwright" w:date="2018-07-24T12:53:00Z"/>
        </w:rPr>
      </w:pPr>
    </w:p>
    <w:p w14:paraId="4F0B1913" w14:textId="77777777" w:rsidR="000F1759" w:rsidRPr="000F1759" w:rsidRDefault="000F1759" w:rsidP="000F1759">
      <w:pPr>
        <w:spacing w:after="120" w:line="240" w:lineRule="auto"/>
        <w:ind w:firstLine="0"/>
        <w:rPr>
          <w:ins w:id="1661" w:author="Warwick Wainwright" w:date="2018-07-24T12:53:00Z"/>
        </w:rPr>
      </w:pPr>
    </w:p>
    <w:p w14:paraId="2CA48A5B" w14:textId="77777777" w:rsidR="000F1759" w:rsidRPr="000F1759" w:rsidRDefault="000F1759">
      <w:pPr>
        <w:rPr>
          <w:ins w:id="1662" w:author="Warwick Wainwright" w:date="2018-07-24T12:52:00Z"/>
          <w:rPrChange w:id="1663" w:author="Warwick Wainwright" w:date="2018-07-24T12:52:00Z">
            <w:rPr>
              <w:ins w:id="1664" w:author="Warwick Wainwright" w:date="2018-07-24T12:52:00Z"/>
              <w:b/>
            </w:rPr>
          </w:rPrChange>
        </w:rPr>
        <w:pPrChange w:id="1665" w:author="Warwick Wainwright" w:date="2018-07-24T12:52:00Z">
          <w:pPr>
            <w:pStyle w:val="Firstparagraph"/>
          </w:pPr>
        </w:pPrChange>
      </w:pPr>
    </w:p>
    <w:p w14:paraId="6AF2BDCD" w14:textId="01CA17A0" w:rsidR="00E22C93" w:rsidRDefault="0077411B">
      <w:pPr>
        <w:pStyle w:val="Firstparagraph"/>
      </w:pPr>
      <w:r>
        <w:rPr>
          <w:b/>
        </w:rPr>
        <w:t xml:space="preserve">Appendix </w:t>
      </w:r>
      <w:ins w:id="1666" w:author="Warwick Wainwright" w:date="2018-07-24T12:53:00Z">
        <w:r w:rsidR="000F1759">
          <w:rPr>
            <w:b/>
          </w:rPr>
          <w:t>2</w:t>
        </w:r>
      </w:ins>
      <w:del w:id="1667"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lastRenderedPageBreak/>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668" w:author="Warwick Wainwright" w:date="2018-07-24T12:53:00Z">
        <w:r w:rsidR="000F1759">
          <w:rPr>
            <w:b/>
          </w:rPr>
          <w:t>3</w:t>
        </w:r>
      </w:ins>
      <w:del w:id="1669"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6D46AF84" w:rsidR="00756551" w:rsidRDefault="00756551" w:rsidP="00756551">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 xml:space="preserve">.  This equation does not have a closed form and so </w:t>
      </w:r>
      <w:r w:rsidRPr="005A6A64">
        <w:t>we rely on simulation methods (for details see </w:t>
      </w:r>
      <w:r>
        <w:fldChar w:fldCharType="begin" w:fldLock="1"/>
      </w:r>
      <w:r w:rsidR="00B96F9A">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70]"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w:t>
      </w:r>
      <w:r w:rsidRPr="00F32089">
        <w:lastRenderedPageBreak/>
        <w:t xml:space="preserve">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r w:rsidRPr="00F32089">
        <w:rPr>
          <w:rFonts w:ascii="Arial" w:hAnsi="Arial" w:cs="Arial"/>
        </w:rPr>
        <w:t>…</w:t>
      </w:r>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B96F9A">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1]" }, "properties" : { "noteIndex" : 0 }, "schema" : "https://github.com/citation-style-language/schema/raw/master/csl-citation.json" }</w:instrText>
      </w:r>
      <w:r w:rsidRPr="00F32089">
        <w:fldChar w:fldCharType="separate"/>
      </w:r>
      <w:r w:rsidR="001B1F38" w:rsidRPr="001B1F38">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B96F9A">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2]" }, "properties" : { "noteIndex" : 0 }, "schema" : "https://github.com/citation-style-language/schema/raw/master/csl-citation.json" }</w:instrText>
      </w:r>
      <w:r>
        <w:fldChar w:fldCharType="separate"/>
      </w:r>
      <w:r w:rsidR="001B1F38" w:rsidRPr="001B1F38">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7E4C0361" w:rsidR="00756551" w:rsidRDefault="00756551" w:rsidP="00756551">
      <w:r>
        <w:t xml:space="preserve">In a CE, the standard approach to calculate respondent WTA is to is to compute </w:t>
      </w: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B96F9A">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3]"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B96F9A">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7]"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is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r w:rsidRPr="00C31C30">
        <w:t xml:space="preserve">whereby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670" w:author="Warwick Wainwright" w:date="2018-07-24T12:53:00Z">
        <w:r w:rsidR="000F1759">
          <w:rPr>
            <w:b/>
          </w:rPr>
          <w:t>4</w:t>
        </w:r>
      </w:ins>
      <w:del w:id="1671"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lastRenderedPageBreak/>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4T15:54:00Z" w:initials="MD">
    <w:p w14:paraId="264DAEAA" w14:textId="13D0ED52" w:rsidR="00C85FE6" w:rsidRDefault="00C85FE6">
      <w:pPr>
        <w:pStyle w:val="CommentText"/>
      </w:pPr>
      <w:r>
        <w:rPr>
          <w:rStyle w:val="CommentReference"/>
        </w:rPr>
        <w:annotationRef/>
      </w:r>
      <w:r>
        <w:t>Is this under current rules? Might be worth saying so</w:t>
      </w:r>
    </w:p>
  </w:comment>
  <w:comment w:id="11" w:author="MORAN Dominic" w:date="2018-07-24T15:54:00Z" w:initials="MD">
    <w:p w14:paraId="4B68D937" w14:textId="6D76126A" w:rsidR="00C85FE6" w:rsidRDefault="00C85FE6">
      <w:pPr>
        <w:pStyle w:val="CommentText"/>
      </w:pPr>
      <w:r>
        <w:rPr>
          <w:rStyle w:val="CommentReference"/>
        </w:rPr>
        <w:annotationRef/>
      </w:r>
      <w:r>
        <w:t xml:space="preserve">I think you need to get rid of the superscript and just say per year </w:t>
      </w:r>
    </w:p>
  </w:comment>
  <w:comment w:id="17" w:author="MORAN Dominic" w:date="2018-07-24T15:54:00Z" w:initials="MD">
    <w:p w14:paraId="45FCD521" w14:textId="6DF63B24" w:rsidR="00C85FE6" w:rsidRDefault="00C85FE6">
      <w:pPr>
        <w:pStyle w:val="CommentText"/>
      </w:pPr>
      <w:r>
        <w:rPr>
          <w:rStyle w:val="CommentReference"/>
        </w:rPr>
        <w:annotationRef/>
      </w:r>
      <w:r>
        <w:t xml:space="preserve">Where ? in Romania - </w:t>
      </w:r>
    </w:p>
  </w:comment>
  <w:comment w:id="18" w:author="MORAN Dominic" w:date="2018-07-24T15:54:00Z" w:initials="MD">
    <w:p w14:paraId="06748D05" w14:textId="0A97315A" w:rsidR="00C85FE6" w:rsidRDefault="00C85FE6">
      <w:pPr>
        <w:pStyle w:val="CommentText"/>
      </w:pPr>
      <w:r>
        <w:rPr>
          <w:rStyle w:val="CommentReference"/>
        </w:rPr>
        <w:annotationRef/>
      </w:r>
      <w:r>
        <w:t xml:space="preserve">What does this mean ? Is it stated intentions ? </w:t>
      </w:r>
    </w:p>
  </w:comment>
  <w:comment w:id="31" w:author="MORAN Dominic" w:date="2018-07-24T15:54:00Z" w:initials="MD">
    <w:p w14:paraId="197E4BE0" w14:textId="7A3FF98F" w:rsidR="00C85FE6" w:rsidRDefault="00C85FE6">
      <w:pPr>
        <w:pStyle w:val="CommentText"/>
      </w:pPr>
      <w:r>
        <w:rPr>
          <w:rStyle w:val="CommentReference"/>
        </w:rPr>
        <w:annotationRef/>
      </w:r>
      <w:r>
        <w:t xml:space="preserve">What is this or how is it measured ? </w:t>
      </w:r>
    </w:p>
  </w:comment>
  <w:comment w:id="46" w:author="MORAN Dominic" w:date="2018-07-24T15:54:00Z" w:initials="MD">
    <w:p w14:paraId="0D26A0A1" w14:textId="62ED676C" w:rsidR="00C85FE6" w:rsidRDefault="00C85FE6">
      <w:pPr>
        <w:pStyle w:val="CommentText"/>
      </w:pPr>
      <w:r>
        <w:rPr>
          <w:rStyle w:val="CommentReference"/>
        </w:rPr>
        <w:annotationRef/>
      </w:r>
      <w:r>
        <w:t xml:space="preserve">Is it spatially explicit?  I think you might mean farm specific or maybe just targeted ?  </w:t>
      </w:r>
    </w:p>
  </w:comment>
  <w:comment w:id="116" w:author="MORAN Dominic" w:date="2018-07-24T15:54:00Z" w:initials="MD">
    <w:p w14:paraId="4380015B" w14:textId="5932FF6F" w:rsidR="00C85FE6" w:rsidRDefault="00C85FE6">
      <w:pPr>
        <w:pStyle w:val="CommentText"/>
      </w:pPr>
      <w:r>
        <w:rPr>
          <w:rStyle w:val="CommentReference"/>
        </w:rPr>
        <w:annotationRef/>
      </w:r>
      <w:r>
        <w:t xml:space="preserve">Is it low – we should know by  now? </w:t>
      </w:r>
    </w:p>
  </w:comment>
  <w:comment w:id="117" w:author="Warwick Wainwright" w:date="2018-07-24T15:54:00Z" w:initials="WW">
    <w:p w14:paraId="67FB4D06" w14:textId="64EC50CA" w:rsidR="00C85FE6" w:rsidRDefault="00C85FE6">
      <w:pPr>
        <w:pStyle w:val="CommentText"/>
      </w:pPr>
      <w:r>
        <w:rPr>
          <w:rStyle w:val="CommentReference"/>
        </w:rPr>
        <w:annotationRef/>
      </w:r>
      <w:r>
        <w:t>Nothing published yet.</w:t>
      </w:r>
    </w:p>
  </w:comment>
  <w:comment w:id="197" w:author="Warwick Wainwright" w:date="2018-07-25T15:00:00Z" w:initials="WW">
    <w:p w14:paraId="0B0D20E3" w14:textId="091FA0F5" w:rsidR="00C85FE6" w:rsidRDefault="00C85FE6">
      <w:pPr>
        <w:pStyle w:val="CommentText"/>
      </w:pPr>
      <w:r>
        <w:rPr>
          <w:rStyle w:val="CommentReference"/>
        </w:rPr>
        <w:annotationRef/>
      </w:r>
      <w:r>
        <w:t xml:space="preserve"> A priori expectations?</w:t>
      </w:r>
    </w:p>
  </w:comment>
  <w:comment w:id="357" w:author="Warwick Wainwright" w:date="2018-07-25T15:02:00Z" w:initials="WW">
    <w:p w14:paraId="6A56B29B" w14:textId="590716AF" w:rsidR="00C85FE6" w:rsidRDefault="00C85FE6">
      <w:pPr>
        <w:pStyle w:val="CommentText"/>
      </w:pPr>
      <w:r>
        <w:rPr>
          <w:rStyle w:val="CommentReference"/>
        </w:rPr>
        <w:annotationRef/>
      </w:r>
      <w:r>
        <w:t>A priori expectations?</w:t>
      </w:r>
    </w:p>
  </w:comment>
  <w:comment w:id="934" w:author="MORAN Dominic" w:date="2018-07-24T15:54:00Z" w:initials="MD">
    <w:p w14:paraId="46F8EFE6" w14:textId="7DC59D23" w:rsidR="00C85FE6" w:rsidRDefault="00C85FE6">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946" w:author="MORAN Dominic" w:date="2018-07-24T15:54:00Z" w:initials="MD">
    <w:p w14:paraId="03FAD2A0" w14:textId="2C4B47A0" w:rsidR="00C85FE6" w:rsidRDefault="00C85FE6">
      <w:pPr>
        <w:pStyle w:val="CommentText"/>
      </w:pPr>
      <w:r>
        <w:rPr>
          <w:rStyle w:val="CommentReference"/>
        </w:rPr>
        <w:annotationRef/>
      </w:r>
      <w:r>
        <w:t xml:space="preserve">So not included in model output?  </w:t>
      </w:r>
    </w:p>
  </w:comment>
  <w:comment w:id="947" w:author="MORAN Dominic" w:date="2018-07-24T15:54:00Z" w:initials="MD">
    <w:p w14:paraId="06A2A199" w14:textId="5526B889" w:rsidR="00C85FE6" w:rsidRDefault="00C85FE6">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954" w:author="MORAN Dominic" w:date="2018-07-24T15:54:00Z" w:initials="MD">
    <w:p w14:paraId="00441ED1" w14:textId="24320D80" w:rsidR="00C85FE6" w:rsidRDefault="00C85FE6">
      <w:pPr>
        <w:pStyle w:val="CommentText"/>
      </w:pPr>
      <w:r>
        <w:rPr>
          <w:rStyle w:val="CommentReference"/>
        </w:rPr>
        <w:annotationRef/>
      </w:r>
      <w:r>
        <w:t xml:space="preserve">Not sure what this means or how to interpret </w:t>
      </w:r>
    </w:p>
  </w:comment>
  <w:comment w:id="978" w:author="MORAN Dominic" w:date="2018-07-24T15:54:00Z" w:initials="MD">
    <w:p w14:paraId="6C2FCDA6" w14:textId="48A5B1DC" w:rsidR="00C85FE6" w:rsidRDefault="00C85FE6">
      <w:pPr>
        <w:pStyle w:val="CommentText"/>
      </w:pPr>
      <w:r>
        <w:rPr>
          <w:rStyle w:val="CommentReference"/>
        </w:rPr>
        <w:annotationRef/>
      </w:r>
      <w:r>
        <w:t xml:space="preserve">Again – see my previous confusion on this and also if this is not significant then why it is included and age /education not ? </w:t>
      </w:r>
    </w:p>
  </w:comment>
  <w:comment w:id="979" w:author="Warwick Wainwright" w:date="2018-07-25T14:46:00Z" w:initials="WW">
    <w:p w14:paraId="565A12B9" w14:textId="5E0C5FB1" w:rsidR="00C85FE6" w:rsidRDefault="00C85FE6">
      <w:pPr>
        <w:pStyle w:val="CommentText"/>
      </w:pPr>
      <w:r>
        <w:rPr>
          <w:rStyle w:val="CommentReference"/>
        </w:rPr>
        <w:annotationRef/>
      </w:r>
      <w:r>
        <w:t>This is the conventional state for reporting CE model estimates</w:t>
      </w:r>
    </w:p>
    <w:p w14:paraId="3A743750" w14:textId="47D05A85" w:rsidR="00C85FE6" w:rsidRDefault="00C85FE6">
      <w:pPr>
        <w:pStyle w:val="CommentText"/>
      </w:pPr>
      <w:r>
        <w:t>All coefficient values</w:t>
      </w:r>
    </w:p>
    <w:p w14:paraId="2857B53B" w14:textId="03E19DD2" w:rsidR="00C85FE6" w:rsidRDefault="00C85FE6">
      <w:pPr>
        <w:pStyle w:val="CommentText"/>
      </w:pPr>
      <w:r>
        <w:t xml:space="preserve">All SD’s for the coefficients. </w:t>
      </w:r>
    </w:p>
    <w:p w14:paraId="01702E7A" w14:textId="1E13A73B" w:rsidR="00C85FE6" w:rsidRDefault="00C85FE6">
      <w:pPr>
        <w:pStyle w:val="CommentText"/>
      </w:pPr>
      <w:r>
        <w:t xml:space="preserve">Only sig covariates in the table </w:t>
      </w:r>
    </w:p>
    <w:p w14:paraId="3CEF4C87" w14:textId="119F2C84" w:rsidR="00C85FE6" w:rsidRDefault="00C85FE6">
      <w:pPr>
        <w:pStyle w:val="CommentText"/>
      </w:pPr>
      <w:r>
        <w:t>Model summary stats.</w:t>
      </w:r>
    </w:p>
  </w:comment>
  <w:comment w:id="989" w:author="MORAN Dominic" w:date="2018-07-24T15:54:00Z" w:initials="MD">
    <w:p w14:paraId="6A8D65E3" w14:textId="45270F89" w:rsidR="00C85FE6" w:rsidRDefault="00C85FE6">
      <w:pPr>
        <w:pStyle w:val="CommentText"/>
      </w:pPr>
      <w:r>
        <w:rPr>
          <w:rStyle w:val="CommentReference"/>
        </w:rPr>
        <w:annotationRef/>
      </w:r>
      <w:r>
        <w:t xml:space="preserve">You needed a definition table for explanatories explaining what you expected </w:t>
      </w:r>
    </w:p>
  </w:comment>
  <w:comment w:id="1072" w:author="MORAN Dominic" w:date="2018-07-24T15:54:00Z" w:initials="MD">
    <w:p w14:paraId="0A6CC19C" w14:textId="15E52E0B" w:rsidR="00C85FE6" w:rsidRDefault="00C85FE6">
      <w:pPr>
        <w:pStyle w:val="CommentText"/>
      </w:pPr>
      <w:r>
        <w:rPr>
          <w:rStyle w:val="CommentReference"/>
        </w:rPr>
        <w:annotationRef/>
      </w:r>
      <w:r>
        <w:t xml:space="preserve">I find this section a bit hard to think through </w:t>
      </w:r>
    </w:p>
  </w:comment>
  <w:comment w:id="1148" w:author="MORAN Dominic" w:date="2018-07-26T11:42:00Z" w:initials="MD">
    <w:p w14:paraId="35D02A7A" w14:textId="30AD4874" w:rsidR="00C85FE6" w:rsidRPr="00FA3056" w:rsidRDefault="00C85FE6">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1162" w:author="MORAN Dominic" w:date="2018-07-24T15:54:00Z" w:initials="MD">
    <w:p w14:paraId="7722E05C" w14:textId="27DF9D4F" w:rsidR="00C85FE6" w:rsidRDefault="00C85FE6">
      <w:pPr>
        <w:pStyle w:val="CommentText"/>
      </w:pPr>
      <w:r>
        <w:rPr>
          <w:rStyle w:val="CommentReference"/>
        </w:rPr>
        <w:annotationRef/>
      </w:r>
      <w:r>
        <w:t xml:space="preserve">I think we know where you are focused on </w:t>
      </w:r>
    </w:p>
  </w:comment>
  <w:comment w:id="1209" w:author="Warwick Wainwright" w:date="2018-07-26T12:15:00Z" w:initials="WW">
    <w:p w14:paraId="2F79270E" w14:textId="6CDBC87C" w:rsidR="00C85FE6" w:rsidRDefault="00C85FE6">
      <w:pPr>
        <w:pStyle w:val="CommentText"/>
      </w:pPr>
      <w:r>
        <w:rPr>
          <w:rStyle w:val="CommentReference"/>
        </w:rPr>
        <w:annotationRef/>
      </w:r>
      <w:r>
        <w:t xml:space="preserve">This relates back to a priori interpretation. </w:t>
      </w:r>
    </w:p>
  </w:comment>
  <w:comment w:id="1220" w:author="Warwick Wainwright" w:date="2018-07-26T13:12:00Z" w:initials="WW">
    <w:p w14:paraId="692CD8C3" w14:textId="5B020B12" w:rsidR="00C85FE6" w:rsidRDefault="00C85FE6">
      <w:pPr>
        <w:pStyle w:val="CommentText"/>
      </w:pPr>
      <w:r>
        <w:rPr>
          <w:rStyle w:val="CommentReference"/>
        </w:rPr>
        <w:annotationRef/>
      </w:r>
      <w:r>
        <w:t>Is this necessary?</w:t>
      </w:r>
    </w:p>
  </w:comment>
  <w:comment w:id="1234" w:author="Warwick Wainwright" w:date="2018-07-26T13:27:00Z" w:initials="WW">
    <w:p w14:paraId="2133D8D5" w14:textId="48E229E3" w:rsidR="00C85FE6" w:rsidRDefault="00C85FE6">
      <w:pPr>
        <w:pStyle w:val="CommentText"/>
      </w:pPr>
      <w:r>
        <w:rPr>
          <w:rStyle w:val="CommentReference"/>
        </w:rPr>
        <w:annotationRef/>
      </w:r>
    </w:p>
    <w:p w14:paraId="276DB37F" w14:textId="14EEE0C1" w:rsidR="00C85FE6" w:rsidRDefault="00C85FE6">
      <w:pPr>
        <w:pStyle w:val="CommentText"/>
      </w:pPr>
      <w:r>
        <w:t xml:space="preserve">How were the covariates interacted with participation. Check this is mentioned in the methods. </w:t>
      </w:r>
    </w:p>
  </w:comment>
  <w:comment w:id="1263" w:author="Warwick Wainwright" w:date="2018-07-26T18:58:00Z" w:initials="WW">
    <w:p w14:paraId="609026CC" w14:textId="14CF1903" w:rsidR="00A51310" w:rsidRDefault="00A51310">
      <w:pPr>
        <w:pStyle w:val="CommentText"/>
      </w:pPr>
      <w:r>
        <w:rPr>
          <w:rStyle w:val="CommentReference"/>
        </w:rPr>
        <w:annotationRef/>
      </w:r>
      <w:r>
        <w:t>What are the policy implications of our work?</w:t>
      </w:r>
    </w:p>
    <w:p w14:paraId="0DF1EAF3" w14:textId="77777777" w:rsidR="00A51310" w:rsidRDefault="00A51310">
      <w:pPr>
        <w:pStyle w:val="CommentText"/>
      </w:pPr>
    </w:p>
    <w:p w14:paraId="25AEA7DA" w14:textId="77777777" w:rsidR="00A51310" w:rsidRDefault="00A51310">
      <w:pPr>
        <w:pStyle w:val="CommentText"/>
      </w:pPr>
    </w:p>
  </w:comment>
  <w:comment w:id="1273" w:author="Warwick Wainwright" w:date="2018-07-26T18:56:00Z" w:initials="WW">
    <w:p w14:paraId="5A32AD88" w14:textId="7F64F46D" w:rsidR="00A51310" w:rsidRDefault="00A51310">
      <w:pPr>
        <w:pStyle w:val="CommentText"/>
      </w:pPr>
      <w:r>
        <w:rPr>
          <w:rStyle w:val="CommentReference"/>
        </w:rPr>
        <w:annotationRef/>
      </w:r>
      <w:r>
        <w:t>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C85FE6" w:rsidRDefault="00C85FE6">
      <w:pPr>
        <w:spacing w:line="240" w:lineRule="auto"/>
      </w:pPr>
      <w:r>
        <w:separator/>
      </w:r>
    </w:p>
  </w:endnote>
  <w:endnote w:type="continuationSeparator" w:id="0">
    <w:p w14:paraId="7FA5B3AA" w14:textId="77777777" w:rsidR="00C85FE6" w:rsidRDefault="00C85F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C85FE6" w:rsidRDefault="00C85FE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C85FE6" w:rsidRDefault="00C85F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C85FE6" w:rsidRDefault="00C85FE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7863">
      <w:rPr>
        <w:rStyle w:val="PageNumber"/>
        <w:noProof/>
      </w:rPr>
      <w:t>34</w:t>
    </w:r>
    <w:r>
      <w:rPr>
        <w:rStyle w:val="PageNumber"/>
      </w:rPr>
      <w:fldChar w:fldCharType="end"/>
    </w:r>
  </w:p>
  <w:p w14:paraId="47F4B1D5" w14:textId="77777777" w:rsidR="00C85FE6" w:rsidRDefault="00C85FE6"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C85FE6" w:rsidRDefault="00C85FE6">
      <w:pPr>
        <w:spacing w:line="240" w:lineRule="auto"/>
      </w:pPr>
      <w:r>
        <w:separator/>
      </w:r>
    </w:p>
  </w:footnote>
  <w:footnote w:type="continuationSeparator" w:id="0">
    <w:p w14:paraId="39391BA9" w14:textId="77777777" w:rsidR="00C85FE6" w:rsidRDefault="00C85FE6">
      <w:pPr>
        <w:spacing w:line="240" w:lineRule="auto"/>
      </w:pPr>
      <w:r>
        <w:continuationSeparator/>
      </w:r>
    </w:p>
  </w:footnote>
  <w:footnote w:id="1">
    <w:p w14:paraId="55E5D49B" w14:textId="77777777" w:rsidR="00C85FE6" w:rsidRDefault="00C85FE6" w:rsidP="009E1DA2">
      <w:pPr>
        <w:pStyle w:val="FootnoteText"/>
      </w:pPr>
      <w:r w:rsidRPr="006C02E9">
        <w:rPr>
          <w:rStyle w:val="FootnoteReference"/>
        </w:rPr>
        <w:footnoteRef/>
      </w:r>
      <w:r>
        <w:t xml:space="preserve"> Corresponding to the United Nations Food and Agricultural Organisation (FAO) definition of an ‘at-risk’ breed. </w:t>
      </w:r>
    </w:p>
  </w:footnote>
  <w:footnote w:id="2">
    <w:p w14:paraId="0B4C31E7" w14:textId="229011A4" w:rsidR="00C85FE6" w:rsidRPr="005D63D6" w:rsidRDefault="00C85FE6">
      <w:pPr>
        <w:pStyle w:val="FootnoteText"/>
      </w:pPr>
      <w:ins w:id="928" w:author="Warwick Wainwright" w:date="2018-07-25T11:07:00Z">
        <w:r>
          <w:rPr>
            <w:rStyle w:val="FootnoteReference"/>
          </w:rPr>
          <w:footnoteRef/>
        </w:r>
        <w:r>
          <w:t xml:space="preserve"> Note the </w:t>
        </w:r>
      </w:ins>
      <w:ins w:id="929" w:author="Warwick Wainwright" w:date="2018-07-25T11:08:00Z">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attachedTemplate r:id="rId1"/>
  <w:trackRevisions/>
  <w:defaultTabStop w:val="720"/>
  <w:hyphenationZone w:val="425"/>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4A6F"/>
    <w:rsid w:val="005669B9"/>
    <w:rsid w:val="00567444"/>
    <w:rsid w:val="00580300"/>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B5418"/>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7EB"/>
    <w:rsid w:val="00C20C96"/>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24FB"/>
    <w:rsid w:val="00D336D9"/>
    <w:rsid w:val="00D34AEC"/>
    <w:rsid w:val="00D44EB7"/>
    <w:rsid w:val="00D45F04"/>
    <w:rsid w:val="00D46792"/>
    <w:rsid w:val="00D474A9"/>
    <w:rsid w:val="00D55249"/>
    <w:rsid w:val="00D55FDC"/>
    <w:rsid w:val="00D56250"/>
    <w:rsid w:val="00D57379"/>
    <w:rsid w:val="00D5743C"/>
    <w:rsid w:val="00D6005E"/>
    <w:rsid w:val="00D63CEE"/>
    <w:rsid w:val="00D64E70"/>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19534336"/>
        <c:axId val="119536256"/>
        <c:axId val="0"/>
      </c:bar3DChart>
      <c:catAx>
        <c:axId val="11953433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19536256"/>
        <c:crosses val="autoZero"/>
        <c:auto val="0"/>
        <c:lblAlgn val="ctr"/>
        <c:lblOffset val="100"/>
        <c:noMultiLvlLbl val="0"/>
      </c:catAx>
      <c:valAx>
        <c:axId val="119536256"/>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1953433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2C7E0-8196-42DF-9C33-ACA98AAEF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Template>
  <TotalTime>955</TotalTime>
  <Pages>34</Pages>
  <Words>9233</Words>
  <Characters>213801</Characters>
  <Application>Microsoft Office Word</Application>
  <DocSecurity>0</DocSecurity>
  <Lines>1781</Lines>
  <Paragraphs>445</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22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32</cp:revision>
  <cp:lastPrinted>2017-04-18T16:49:00Z</cp:lastPrinted>
  <dcterms:created xsi:type="dcterms:W3CDTF">2018-07-24T15:11:00Z</dcterms:created>
  <dcterms:modified xsi:type="dcterms:W3CDTF">2018-07-2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